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43A9D37C" w14:textId="572F376D" w:rsidR="00317EB1" w:rsidRDefault="00961226" w:rsidP="00B50701">
      <w:r>
        <w:fldChar w:fldCharType="begin" w:fldLock="1"/>
      </w:r>
      <w:r w:rsidR="00317EB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p>
    <w:p w14:paraId="0BC11186" w14:textId="77777777" w:rsidR="00317EB1" w:rsidRDefault="00317EB1" w:rsidP="00B50701"/>
    <w:p w14:paraId="4098313A" w14:textId="211EA7D7" w:rsidR="003B4B5F" w:rsidRDefault="00317EB1" w:rsidP="00B50701">
      <w:r>
        <w:lastRenderedPageBreak/>
        <w:fldChar w:fldCharType="begin" w:fldLock="1"/>
      </w:r>
      <w:r w:rsidR="003B4B5F">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noteIndex" : 0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gene data, walking data and so on into sound (music), which is really cool.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704DCC7C" w14:textId="3656C5C6" w:rsidR="000D3AEE" w:rsidRDefault="003B4B5F" w:rsidP="00B50701">
      <w:r>
        <w:fldChar w:fldCharType="begin" w:fldLock="1"/>
      </w:r>
      <w:r w:rsidR="000D3AEE">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previouslyFormattedCitation" : "[&lt;i&gt;Hollinsworth et al.&lt;/i&gt;, 2017]" }, "properties" : { "noteIndex" : 0 }, "schema" : "https://github.com/citation-style-language/schema/raw/master/csl-citation.json" }</w:instrText>
      </w:r>
      <w:r>
        <w:fldChar w:fldCharType="separate"/>
      </w:r>
      <w:r w:rsidRPr="003B4B5F">
        <w:rPr>
          <w:noProof/>
        </w:rPr>
        <w:t>[</w:t>
      </w:r>
      <w:r w:rsidRPr="003B4B5F">
        <w:rPr>
          <w:i/>
          <w:noProof/>
        </w:rPr>
        <w:t>Hollinsworth et al.</w:t>
      </w:r>
      <w:r w:rsidRPr="003B4B5F">
        <w:rPr>
          <w:noProof/>
        </w:rPr>
        <w:t>, 2017]</w:t>
      </w:r>
      <w:r>
        <w:fldChar w:fldCharType="end"/>
      </w:r>
      <w:r>
        <w:t xml:space="preserve"> reports the investigation of </w:t>
      </w:r>
      <w:r w:rsidR="00DE754E">
        <w:t xml:space="preserve">rupture of </w:t>
      </w:r>
      <w:r>
        <w:t>the M7.8</w:t>
      </w:r>
      <w:r w:rsidR="00350FD4">
        <w:t xml:space="preserve"> 2016 Kaikoura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this two faults, they already can get a first order of fitting very well. </w:t>
      </w:r>
      <w:r w:rsidR="00ED6771">
        <w:t xml:space="preserve">They argue that the simultaneous coseismic slip occurred on the Kekerengu Fault (strike-slip) and a deeper shallow-dipping fault (oblique-slip). </w:t>
      </w:r>
    </w:p>
    <w:p w14:paraId="71990D08" w14:textId="77777777" w:rsidR="000D3AEE" w:rsidRDefault="000D3AEE" w:rsidP="00B50701"/>
    <w:p w14:paraId="113AE289" w14:textId="2E969A44" w:rsidR="005560CE" w:rsidRDefault="000D3AEE" w:rsidP="00B50701">
      <w:r>
        <w:fldChar w:fldCharType="begin" w:fldLock="1"/>
      </w:r>
      <w:r w:rsidR="005560CE">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0D3AEE">
        <w:rPr>
          <w:noProof/>
        </w:rPr>
        <w:t>[</w:t>
      </w:r>
      <w:r w:rsidRPr="000D3AEE">
        <w:rPr>
          <w:i/>
          <w:noProof/>
        </w:rPr>
        <w:t>Kanamori and Kikuchi</w:t>
      </w:r>
      <w:r w:rsidRPr="000D3AEE">
        <w:rPr>
          <w:noProof/>
        </w:rPr>
        <w:t>, 1993]</w:t>
      </w:r>
      <w:r>
        <w:fldChar w:fldCharType="end"/>
      </w:r>
      <w:r>
        <w:t xml:space="preserve"> reports a Tsunami earthquake – the 1992 Nicaragua earthquake. </w:t>
      </w:r>
      <w:r w:rsidR="00891061">
        <w:t xml:space="preserve">It has very rich long period wave with a moderate shaking. </w:t>
      </w:r>
      <w:r w:rsidR="00E054ED">
        <w:t xml:space="preserve">The duration of the source time function is about 100 s, with a very clear reverse mechanism. </w:t>
      </w:r>
      <w:r w:rsidR="000928E6">
        <w:t xml:space="preserve">Two mechanism of the tsunami earthquakes were proposed, the first occurs in trenches with large amounts of sediment and an accretionary prism. </w:t>
      </w:r>
      <w:r w:rsidR="00F36C28">
        <w:t xml:space="preserve">Although the rupture of the individual thrust earthquake may not reach the ocean bottom, occasional slumping there may be the cause of large tsunami earthquakes. The </w:t>
      </w:r>
      <w:r w:rsidR="00AA79FE">
        <w:t xml:space="preserve">second occurs in subduction zones without large amounts of sediment. In these subduction zones, the sediments are completely subducted and the plate interface is filled with soft sediments. The slip can extend to the surface, breaking through a relatively weak plate interface filled with sediments. </w:t>
      </w:r>
      <w:r w:rsidR="00730A9D">
        <w:t xml:space="preserve">Also, the difference between Mw and Ms are also very effective to recognize tsunami earthquakes. </w:t>
      </w:r>
    </w:p>
    <w:p w14:paraId="035C1F6D" w14:textId="77777777" w:rsidR="005560CE" w:rsidRDefault="005560CE" w:rsidP="00B50701"/>
    <w:p w14:paraId="6E7BF625" w14:textId="0D155F2E" w:rsidR="00EE288A" w:rsidRDefault="005560CE" w:rsidP="00B50701">
      <w:r>
        <w:fldChar w:fldCharType="begin" w:fldLock="1"/>
      </w:r>
      <w:r w:rsidR="00EE288A">
        <w:instrText>ADDIN CSL_CITATION { "citationItems" : [ { "id" : "ITEM-1", "itemData" : { "DOI" : "10.5047/eps.2011.06.010", "ISSN" : "13438832", "abstract" : "Tsunami waveform inversion for the 11 March, 2011, off the Pacific coast of Tohoku Earthquake (M 9.0) indicates that the source of the largest tsunami was located near the axis of the Japan trench. Ocean-bottom pressure, and GPS wave, gauges recorded two-step tsunami waveforms: a gradual increase of sea level (~2 m) followed by an impulsive tsunami wave (3 to 5 m). The slip distribution estimated from 33 coastal tide gauges, offshore GPS wave gauges and bottom-pressure gauges show that the large slip, more than 40 m, was located along the trench axis. This offshore slip, similar but much larger than the 1896 Sanriku \u201ctsunami earthquake,\u201d is responsible for the recorded large impulsive peak. Large slip on the plate interface at southern Sanriku-oki (~30 m) and Miyagi-oki (~17 m) around the epicenter, a similar location with larger slip than the previously proposed fault model of the 869 Jogan earthquake, is responsible for the initial water-level rise and, presumably, the large tsunami inundation in Sendai plain. The interplate slip is ~10 m in Fukushima-oki, and less than 3 m in the Ibaraki-oki region. The total seismic moment is estimated as 3.8 \u00d7 1022 N m (Mw = 9.0).", "author" : [ { "dropping-particle" : "", "family" : "Fujii", "given" : "Yushiro", "non-dropping-particle" : "", "parse-names" : false, "suffix" : "" }, { "dropping-particle" : "", "family" : "Satake", "given" : "Kenji", "non-dropping-particle" : "", "parse-names" : false, "suffix" : "" }, { "dropping-particle" : "", "family" : "Sakai", "given" : "Shin'ichi", "non-dropping-particle" : "", "parse-names" : false, "suffix" : "" }, { "dropping-particle" : "", "family" : "Shinohara", "given" : "Masanao", "non-dropping-particle" : "", "parse-names" : false, "suffix" : "" }, { "dropping-particle" : "", "family" : "Kanazawa", "given" : "Toshihiko", "non-dropping-particle" : "", "parse-names" : false, "suffix" : "" } ], "container-title" : "Earth, Planets and Space", "id" : "ITEM-1", "issue" : "7", "issued" : { "date-parts" : [ [ "2011" ] ] }, "page" : "815-820", "title" : "Tsunami source of the 2011 off the Pacific coast of Tohoku Earthquake", "type" : "article-journal", "volume" : "63" }, "uris" : [ "http://www.mendeley.com/documents/?uuid=e4edec35-7b68-4543-be43-1424632e3631" ] } ], "mendeley" : { "formattedCitation" : "[&lt;i&gt;Fujii et al.&lt;/i&gt;, 2011]", "plainTextFormattedCitation" : "[Fujii et al., 2011]", "previouslyFormattedCitation" : "[&lt;i&gt;Fujii et al.&lt;/i&gt;, 2011]" }, "properties" : { "noteIndex" : 0 }, "schema" : "https://github.com/citation-style-language/schema/raw/master/csl-citation.json" }</w:instrText>
      </w:r>
      <w:r>
        <w:fldChar w:fldCharType="separate"/>
      </w:r>
      <w:r w:rsidRPr="005560CE">
        <w:rPr>
          <w:noProof/>
        </w:rPr>
        <w:t>[</w:t>
      </w:r>
      <w:r w:rsidRPr="005560CE">
        <w:rPr>
          <w:i/>
          <w:noProof/>
        </w:rPr>
        <w:t>Fujii et al.</w:t>
      </w:r>
      <w:r w:rsidRPr="005560CE">
        <w:rPr>
          <w:noProof/>
        </w:rPr>
        <w:t>, 2011]</w:t>
      </w:r>
      <w:r>
        <w:fldChar w:fldCharType="end"/>
      </w:r>
      <w:r>
        <w:t xml:space="preserve"> reports the tsunami waveform inversion for the March 11, 2011 Tohoku earthquake using Ocean-bottom pressure, GPS wave gauges, </w:t>
      </w:r>
      <w:r w:rsidR="00324FCC">
        <w:t xml:space="preserve">and </w:t>
      </w:r>
      <w:r>
        <w:t xml:space="preserve">coastal gauges. </w:t>
      </w:r>
      <w:r w:rsidR="00324FCC">
        <w:t xml:space="preserve">They reveal that the source of the largest tsunami was located near the axis of the Japan trench. They show the large tsunami was produced by both a very large displacement near the trench axis and a deeper interpolate slip in the southern Sanriku-oki, Miyagi-oki, and Fukushima-oki regions. </w:t>
      </w:r>
      <w:r w:rsidR="00141C2B">
        <w:t xml:space="preserve">The former explains the largest and impulsive tsunami waveforms, while the latter reproduces the initial part of the tsunami waveforms, as well as the large inundation on the Sendai plain. </w:t>
      </w:r>
      <w:r w:rsidR="00A42484">
        <w:t xml:space="preserve">While they captured the first order of the waveform, there is a discrepancy near the central Sanriku-oki region, may require additional tsunami sources. </w:t>
      </w:r>
    </w:p>
    <w:p w14:paraId="7D934669" w14:textId="77777777" w:rsidR="00EE288A" w:rsidRDefault="00EE288A" w:rsidP="00B50701"/>
    <w:p w14:paraId="160FE556" w14:textId="5D15B614" w:rsidR="00EE288A" w:rsidRDefault="00EE288A" w:rsidP="00B50701">
      <w:r>
        <w:fldChar w:fldCharType="begin" w:fldLock="1"/>
      </w:r>
      <w:r w:rsidR="00C210EA">
        <w:instrText>ADDIN CSL_CITATION { "citationItems" : [ { "id" : "ITEM-1", "itemData" : { "DOI" : "10.1029/98JB02236", "ISBN" : "0148-0227", "ISSN" : "01480227", "abstract" : "We adapt the formalism of Boatwright and Choy for the computation\\nof radiated seismic energy from broadband records at teleseismic\\ndistances to the real-time situation when neither the depth nor the\\nfocal geometry of the source is known accurately. The analysis of\\na large data set of more than 500 records from 52 large, recent earthquakes\\nshows that this procedure yields values of the estimated energy,\\nEE, in good agreement with values computed from available source\\nparameters, for example as published by the National Earthquake Information\\nCenter (NEIC), the average logarithmic residual being only 0.26 units.\\nWe analyze the energy-to-moment ratio by defining \u0398=log10(EE/M0).\\nFor regular earthquakes, this parameter agrees well with values expected\\nfrom theoretical models and from the worldwide NEIC catalogue. There\\nis a one-to-one correspondence between values of \u0398 that are deficient\\nby one full unit or more, and the so-called ``tsunami earthquakes'',\\npreviously identified in the literature as having exceedingly slow\\nsources, and believed due to the presence of sedimentary structures\\nin the fault zone. Our formalism can be applied to single-station\\nmeasurements, and its coupling to automated real-time measurements\\nof the seismic moment using the mantle magnitude Mm should significantly\\nimprove real-time tsunami warning.", "author" : [ { "dropping-particle" : "V", "family" : "Newman", "given" : "Andrew", "non-dropping-particle" : "", "parse-names" : false, "suffix" : "" }, { "dropping-particle" : "", "family" : "Okal", "given" : "Emile A", "non-dropping-particle" : "", "parse-names" : false, "suffix" : "" } ], "container-title" : "Journal of Geophysical Research", "id" : "ITEM-1", "issue" : "B11", "issued" : { "date-parts" : [ [ "1998" ] ] }, "page" : "26885-26898", "title" : "Teleseismic estimates of radiated seismic energy: The E/M0 discriminant for tsunami earthquakes", "type" : "article-journal", "volume" : "103" }, "uris" : [ "http://www.mendeley.com/documents/?uuid=67994cc0-8cc3-4cf6-9951-0f47b15c26af" ] } ], "mendeley" : { "formattedCitation" : "[&lt;i&gt;Newman and Okal&lt;/i&gt;, 1998]", "plainTextFormattedCitation" : "[Newman and Okal, 1998]", "previouslyFormattedCitation" : "[&lt;i&gt;Newman and Okal&lt;/i&gt;, 1998]" }, "properties" : { "noteIndex" : 0 }, "schema" : "https://github.com/citation-style-language/schema/raw/master/csl-citation.json" }</w:instrText>
      </w:r>
      <w:r>
        <w:fldChar w:fldCharType="separate"/>
      </w:r>
      <w:r w:rsidRPr="00EE288A">
        <w:rPr>
          <w:noProof/>
        </w:rPr>
        <w:t>[</w:t>
      </w:r>
      <w:r w:rsidRPr="00EE288A">
        <w:rPr>
          <w:i/>
          <w:noProof/>
        </w:rPr>
        <w:t>Newman and Okal</w:t>
      </w:r>
      <w:r w:rsidRPr="00EE288A">
        <w:rPr>
          <w:noProof/>
        </w:rPr>
        <w:t>, 1998]</w:t>
      </w:r>
      <w:r>
        <w:fldChar w:fldCharType="end"/>
      </w:r>
    </w:p>
    <w:p w14:paraId="120CCE76" w14:textId="49DED91F" w:rsidR="00EE288A" w:rsidRDefault="00EE288A" w:rsidP="00EE288A">
      <w:pPr>
        <w:pStyle w:val="ListParagraph"/>
        <w:numPr>
          <w:ilvl w:val="0"/>
          <w:numId w:val="6"/>
        </w:numPr>
      </w:pPr>
      <w:r>
        <w:t>Tsunami earthquake, characterized by significant deficiency of moment release at high frequencies.</w:t>
      </w:r>
    </w:p>
    <w:p w14:paraId="075106A5" w14:textId="1AE07AE4" w:rsidR="00EE288A" w:rsidRDefault="00EE288A" w:rsidP="00EE288A">
      <w:pPr>
        <w:pStyle w:val="ListParagraph"/>
        <w:numPr>
          <w:ilvl w:val="0"/>
          <w:numId w:val="6"/>
        </w:numPr>
      </w:pPr>
      <w:r>
        <w:lastRenderedPageBreak/>
        <w:t xml:space="preserve">Difference between a tsunamigenic earthquake, which </w:t>
      </w:r>
      <w:r w:rsidR="00BD2B74">
        <w:t xml:space="preserve">is merely an earthquake having </w:t>
      </w:r>
      <w:r w:rsidR="006A34F3">
        <w:t xml:space="preserve">generated an observable tsunami, and a ‘tsunami earthquake’, defined as an event whose tsunami is significantly larger than would be expected from its seismic waves. </w:t>
      </w:r>
    </w:p>
    <w:p w14:paraId="01E45AB2" w14:textId="071D1A91" w:rsidR="00C210EA" w:rsidRDefault="00C210EA" w:rsidP="00EE288A">
      <w:pPr>
        <w:pStyle w:val="ListParagraph"/>
        <w:numPr>
          <w:ilvl w:val="0"/>
          <w:numId w:val="6"/>
        </w:numPr>
      </w:pPr>
      <w:r>
        <w:t xml:space="preserve">This paper starts with the two types of mechanisms generating tsunami from </w:t>
      </w:r>
      <w:r>
        <w:fldChar w:fldCharType="begin" w:fldLock="1"/>
      </w:r>
      <w:r w:rsidR="001329B5">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C210EA">
        <w:rPr>
          <w:noProof/>
        </w:rPr>
        <w:t>[</w:t>
      </w:r>
      <w:r w:rsidRPr="00C210EA">
        <w:rPr>
          <w:i/>
          <w:noProof/>
        </w:rPr>
        <w:t>Kanamori and Kikuchi</w:t>
      </w:r>
      <w:r w:rsidRPr="00C210EA">
        <w:rPr>
          <w:noProof/>
        </w:rPr>
        <w:t>, 1993]</w:t>
      </w:r>
      <w:r>
        <w:fldChar w:fldCharType="end"/>
      </w:r>
      <w:r>
        <w:t xml:space="preserve">, and due to the slower rupture of the tsunami earthquake, it is maybe easier to identify by purely seismic methods, this is the goal of this paper. </w:t>
      </w:r>
    </w:p>
    <w:p w14:paraId="477AACB4" w14:textId="1EDB35F0" w:rsidR="008E6754" w:rsidRDefault="008E6754" w:rsidP="00EE288A">
      <w:pPr>
        <w:pStyle w:val="ListParagraph"/>
        <w:numPr>
          <w:ilvl w:val="0"/>
          <w:numId w:val="6"/>
        </w:numPr>
      </w:pPr>
      <w:r>
        <w:t xml:space="preserve">They define a dimensionless parameter, log10(E/M0), similar to mb/Ms to discriminant tsunami earthquakes. </w:t>
      </w:r>
    </w:p>
    <w:p w14:paraId="7AD27DDB" w14:textId="77777777" w:rsidR="001329B5" w:rsidRDefault="001329B5" w:rsidP="00B50701"/>
    <w:p w14:paraId="16C72BF9" w14:textId="45E2B9ED" w:rsidR="00D20A20" w:rsidRDefault="001329B5" w:rsidP="00B50701">
      <w:r>
        <w:fldChar w:fldCharType="begin" w:fldLock="1"/>
      </w:r>
      <w:r w:rsidR="00D20A20">
        <w:instrText>ADDIN CSL_CITATION { "citationItems" : [ { "id" : "ITEM-1", "itemData" : { "DOI" : "10.1002/2017JB014047", "ISSN" : "21699313", "author" : [ { "dropping-particle" : "", "family" : "Shelly", "given" : "David R.", "non-dropping-particle" : "", "parse-names" : false, "suffix" : "" } ], "container-title" : "Journal of Geophysical Research: Solid Earth", "id" : "ITEM-1", "issue" : "Figure 1", "issued" : { "date-parts" : [ [ "2017" ] ] }, "page" : "1-15", "title" : "A 15 year catalog of more than 1 million low-frequency earthquakes: Tracking tremor and slip along the deep San Andreas Fault", "type" : "article-journal" }, "uris" : [ "http://www.mendeley.com/documents/?uuid=4f175951-2dfa-4f99-8c77-664e160d8ea1" ] } ], "mendeley" : { "formattedCitation" : "[&lt;i&gt;Shelly&lt;/i&gt;, 2017]", "plainTextFormattedCitation" : "[Shelly, 2017]", "previouslyFormattedCitation" : "[&lt;i&gt;Shelly&lt;/i&gt;, 2017]" }, "properties" : { "noteIndex" : 0 }, "schema" : "https://github.com/citation-style-language/schema/raw/master/csl-citation.json" }</w:instrText>
      </w:r>
      <w:r>
        <w:fldChar w:fldCharType="separate"/>
      </w:r>
      <w:r w:rsidRPr="001329B5">
        <w:rPr>
          <w:noProof/>
        </w:rPr>
        <w:t>[</w:t>
      </w:r>
      <w:r w:rsidRPr="001329B5">
        <w:rPr>
          <w:i/>
          <w:noProof/>
        </w:rPr>
        <w:t>Shelly</w:t>
      </w:r>
      <w:r w:rsidRPr="001329B5">
        <w:rPr>
          <w:noProof/>
        </w:rPr>
        <w:t>, 2017]</w:t>
      </w:r>
      <w:r>
        <w:fldChar w:fldCharType="end"/>
      </w:r>
      <w:r>
        <w:t xml:space="preserve"> reports a nice dataset of a 15 year catalog of more than 1 million low-frequency earthquakes along the deep San Andreas Fault. </w:t>
      </w:r>
      <w:r w:rsidR="00907EF5">
        <w:t>In this paper, he talks about the method and procedures to create this catalog</w:t>
      </w:r>
      <w:r w:rsidR="00143C87">
        <w:t>, as well as the uncertainties and difficulties associated with it</w:t>
      </w:r>
      <w:r w:rsidR="00907EF5">
        <w:t xml:space="preserve">. He also talks about the research effort on this dataset, particularly: Influence of two nearby larger earthquakes, recurrence pattern, bimodal 3 and 6 day recurring family, fast and slow migration of LFEs, and implications for Physics at the tremor source. </w:t>
      </w:r>
      <w:r w:rsidR="000D398D">
        <w:t xml:space="preserve">Also, you can sort of using the correlation of the detections to monitor the network health status. </w:t>
      </w:r>
      <w:r w:rsidR="00893AD2">
        <w:t xml:space="preserve">Overall, this paper lay out a very nice dataset and I should work on it to draw useful insight. </w:t>
      </w:r>
    </w:p>
    <w:p w14:paraId="6D7CDF02" w14:textId="77777777" w:rsidR="00D20A20" w:rsidRDefault="00D20A20" w:rsidP="00B50701"/>
    <w:p w14:paraId="2425BEF1" w14:textId="6F4ECBBD" w:rsidR="007214CF" w:rsidRDefault="00D20A20" w:rsidP="00B50701">
      <w:r>
        <w:fldChar w:fldCharType="begin" w:fldLock="1"/>
      </w:r>
      <w:r w:rsidR="00D63A9D">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note" : "1. Deep convolutional neural network with ReLUs train several times faster than their equivalents with tanh/sigmoid units. \n2. ReLUs have the desirable property that they do not require input normalization to prevent them from saturating. \n3. Pooling layers in CNNs summarize the outputs of neighboring groups of neurons in the same kernel map. \n4. They maximizes the multinomial logistic regression objective, which is equivalent to maximizing the average across training cases of the log-probability of the correct label under the prediction distribution. \n5. Two ways they used for combating overfitting, (a) Data augmentation, (b) Dropout\n6. They found that their network's performance degrades if a single convolutional layer is removed.", "page" : "1-9", "title" : "ImageNet Classification with Deep Convolutional Neural Networks", "type" : "article-journal" }, "uris" : [ "http://www.mendeley.com/documents/?uuid=4c98bb43-8c39-423f-ac60-72e17d6c4a17" ] } ], "mendeley" : { "formattedCitation" : "[&lt;i&gt;Krizhevsky et al.&lt;/i&gt;, 2012]", "plainTextFormattedCitation" : "[Krizhevsky et al., 2012]", "previouslyFormattedCitation" : "[&lt;i&gt;Krizhevsky et al.&lt;/i&gt;, 2012]" }, "properties" : { "noteIndex" : 0 }, "schema" : "https://github.com/citation-style-language/schema/raw/master/csl-citation.json" }</w:instrText>
      </w:r>
      <w:r>
        <w:fldChar w:fldCharType="separate"/>
      </w:r>
      <w:r w:rsidRPr="00D20A20">
        <w:rPr>
          <w:noProof/>
        </w:rPr>
        <w:t>[</w:t>
      </w:r>
      <w:r w:rsidRPr="00D20A20">
        <w:rPr>
          <w:i/>
          <w:noProof/>
        </w:rPr>
        <w:t>Krizhevsky et al.</w:t>
      </w:r>
      <w:r w:rsidRPr="00D20A20">
        <w:rPr>
          <w:noProof/>
        </w:rPr>
        <w:t>, 2012]</w:t>
      </w:r>
      <w:r>
        <w:fldChar w:fldCharType="end"/>
      </w:r>
      <w:r>
        <w:t xml:space="preserve"> reports using CNN to classify images. This is the first few papers that showed the amazing results of CNN. </w:t>
      </w:r>
      <w:r w:rsidR="007214CF">
        <w:t>Here are some key points from the paper:</w:t>
      </w:r>
    </w:p>
    <w:p w14:paraId="66C139CD" w14:textId="18A10270" w:rsidR="007214CF" w:rsidRPr="007214CF" w:rsidRDefault="007214CF" w:rsidP="007214CF">
      <w:r w:rsidRPr="007214CF">
        <w:t xml:space="preserve">1. Deep convolutional neural network with ReLUs train several times faster than their equivalents with tanh/sigmoid units. </w:t>
      </w:r>
      <w:r w:rsidRPr="007214CF">
        <w:br/>
        <w:t xml:space="preserve">2. ReLUs have the desirable property that they do not require input normalization to prevent them from saturating. </w:t>
      </w:r>
      <w:r w:rsidRPr="007214CF">
        <w:br/>
        <w:t xml:space="preserve">3. Pooling layers in CNNs </w:t>
      </w:r>
      <w:r w:rsidR="002F3F31" w:rsidRPr="007214CF">
        <w:t>summarize</w:t>
      </w:r>
      <w:r w:rsidRPr="007214CF">
        <w:t xml:space="preserve"> the outputs of neighboring groups of neurons in the same kernel map. </w:t>
      </w:r>
      <w:r w:rsidRPr="007214CF">
        <w:br/>
        <w:t xml:space="preserve">4. They maximizes the multinomial logistic regression objective, which is equivalent to maximizing the average across training cases of the log-probability of the correct label under the prediction distribution. </w:t>
      </w:r>
      <w:r w:rsidRPr="007214CF">
        <w:br/>
        <w:t>5. Two ways they used for combating overfitting, (a) Data augmentation, (b) Dropout</w:t>
      </w:r>
      <w:r w:rsidRPr="007214CF">
        <w:br/>
        <w:t xml:space="preserve">6. They found that their network's performance degrades if a single convolutional layer is removed. </w:t>
      </w:r>
    </w:p>
    <w:p w14:paraId="1820425B" w14:textId="0E89ACCD" w:rsidR="009C39DF" w:rsidRDefault="007F0911" w:rsidP="00B50701">
      <w:r>
        <w:br/>
      </w:r>
      <w:r w:rsidR="00D63A9D">
        <w:fldChar w:fldCharType="begin" w:fldLock="1"/>
      </w:r>
      <w:r w:rsidR="00D93356">
        <w:instrText>ADDIN CSL_CITATION { "citationItems" : [ { "id" : "ITEM-1", "itemData" : { "DOI" : "10.1109/ICDAR.2003.1227801", "ISBN" : "0-7695-1960-1", "abstract" : "Not Available", "author" : [ { "dropping-particle" : "", "family" : "Simard", "given" : "P Y", "non-dropping-particle" : "", "parse-names" : false, "suffix" : "" }, { "dropping-particle" : "", "family" : "Steinkraus", "given" : "D", "non-dropping-particle" : "", "parse-names" : false, "suffix" : "" }, { "dropping-particle" : "", "family" : "Platt", "given" : "John C", "non-dropping-particle" : "", "parse-names" : false, "suffix" : "" } ], "container-title" : "Document Analysis and Recognition, 2003. Proceedings. Seventh International Conference on", "id" : "ITEM-1", "issued" : { "date-parts" : [ [ "2003" ] ] }, "page" : "958-963", "title" : "Best practices for convolutional neural networks applied to visual document analysis", "type" : "article-journal" }, "uris" : [ "http://www.mendeley.com/documents/?uuid=4aff35f8-4f65-43b4-80db-c579a3f9d09f" ] } ], "mendeley" : { "formattedCitation" : "[&lt;i&gt;Simard et al.&lt;/i&gt;, 2003]", "plainTextFormattedCitation" : "[Simard et al., 2003]", "previouslyFormattedCitation" : "[&lt;i&gt;Simard et al.&lt;/i&gt;, 2003]" }, "properties" : { "noteIndex" : 0 }, "schema" : "https://github.com/citation-style-language/schema/raw/master/csl-citation.json" }</w:instrText>
      </w:r>
      <w:r w:rsidR="00D63A9D">
        <w:fldChar w:fldCharType="separate"/>
      </w:r>
      <w:r w:rsidR="00D63A9D" w:rsidRPr="00D63A9D">
        <w:rPr>
          <w:noProof/>
        </w:rPr>
        <w:t>[</w:t>
      </w:r>
      <w:r w:rsidR="00D63A9D" w:rsidRPr="00D63A9D">
        <w:rPr>
          <w:i/>
          <w:noProof/>
        </w:rPr>
        <w:t>Simard et al.</w:t>
      </w:r>
      <w:r w:rsidR="00D63A9D" w:rsidRPr="00D63A9D">
        <w:rPr>
          <w:noProof/>
        </w:rPr>
        <w:t>, 2003]</w:t>
      </w:r>
      <w:r w:rsidR="00D63A9D">
        <w:fldChar w:fldCharType="end"/>
      </w:r>
      <w:r w:rsidR="00D63A9D">
        <w:t xml:space="preserve"> reports some best practices using convolutional neural network in the tasks of image classification. </w:t>
      </w:r>
      <w:r w:rsidR="006D0B01">
        <w:t xml:space="preserve">The main finding they found are: </w:t>
      </w:r>
    </w:p>
    <w:p w14:paraId="4ADF5204" w14:textId="6B920717" w:rsidR="006D0B01" w:rsidRDefault="006D0B01" w:rsidP="006D0B01">
      <w:pPr>
        <w:pStyle w:val="ListParagraph"/>
        <w:numPr>
          <w:ilvl w:val="0"/>
          <w:numId w:val="7"/>
        </w:numPr>
      </w:pPr>
      <w:r>
        <w:t>get a training set as large as possible, they expand the training set by adding a new form of distorted data</w:t>
      </w:r>
    </w:p>
    <w:p w14:paraId="21F89379" w14:textId="2D40DFE2" w:rsidR="006D0B01" w:rsidRDefault="00B17270" w:rsidP="006D0B01">
      <w:pPr>
        <w:pStyle w:val="ListParagraph"/>
        <w:numPr>
          <w:ilvl w:val="0"/>
          <w:numId w:val="7"/>
        </w:numPr>
      </w:pPr>
      <w:r>
        <w:t xml:space="preserve">They found the </w:t>
      </w:r>
      <w:r w:rsidR="00506A02">
        <w:t xml:space="preserve">convolutional neural networks are better suited for visual document tasks than fully connected networks. </w:t>
      </w:r>
    </w:p>
    <w:p w14:paraId="5B0D26E8" w14:textId="77777777" w:rsidR="00D63A9D" w:rsidRDefault="00D63A9D" w:rsidP="00B50701"/>
    <w:p w14:paraId="16EF517D" w14:textId="6CEF9D58" w:rsidR="00D93356" w:rsidRDefault="00D93356" w:rsidP="00B50701">
      <w:r>
        <w:lastRenderedPageBreak/>
        <w:fldChar w:fldCharType="begin" w:fldLock="1"/>
      </w:r>
      <w:r w:rsidR="004901ED">
        <w:instrText>ADDIN CSL_CITATION { "citationItems" : [ { "id" : "ITEM-1", "itemData" : { "DOI" : "arXiv:1207.0580", "ISBN" : "9781467394673", "ISSN" : "9781467394673", "PMID" : "1000104337", "abstract" : "When a large feedforward neural network is trained on a small training set, it typically performs poorly on held-out test data. This \"overfitting\" is greatly reduced by randomly omitting half of the feature detectors on each training case. This prevents complex co-adaptations in which a feature detector is only helpful in the context of several other specific feature detectors. Instead, each neuron learns to detect a feature that is generally helpful for producing the correct answer given the combinatorially large variety of internal contexts in which it must operate. Random \"dropout\" gives big improvements on many benchmark tasks and sets new records for speech and object recognition.", "author" : [ { "dropping-particle" : "", "family" : "Hinton", "given" : "Geoffrey E", "non-dropping-particle" : "", "parse-names" : false, "suffix" : "" }, { "dropping-particle" : "", "family" : "Srivastava", "given" : "Nitish", "non-dropping-particle" : "", "parse-names" : false, "suffix" : "" }, { "dropping-particle" : "", "family" : "Krizhevsky", "given" : "Alex", "non-dropping-particle" : "", "parse-names" : false, "suffix" : "" }, { "dropping-particle" : "", "family" : "Sutskever", "given" : "Ilya", "non-dropping-particle" : "", "parse-names" : false, "suffix" : "" }, { "dropping-particle" : "", "family" : "Salakhutdinov", "given" : "Ruslan R", "non-dropping-particle" : "", "parse-names" : false, "suffix" : "" } ], "id" : "ITEM-1", "issued" : { "date-parts" : [ [ "2012", "7", "3" ] ] }, "note" : "1. This prevents complex co-adaptations in which a feature detector is only helpful in the context of several other specific feature detectors\n2. Another way to view the dropout procedure is as a very efficient way of perform- ing model averaging with neural networks\n3.", "page" : "1-18", "title" : "Improving neural networks by preventing co-adaptation of feature detectors", "type" : "article-journal" }, "uris" : [ "http://www.mendeley.com/documents/?uuid=cb4b760e-b3c3-4b48-87fe-bba212c23019" ] } ], "mendeley" : { "formattedCitation" : "[&lt;i&gt;Hinton et al.&lt;/i&gt;, 2012]", "plainTextFormattedCitation" : "[Hinton et al., 2012]", "previouslyFormattedCitation" : "[&lt;i&gt;Hinton et al.&lt;/i&gt;, 2012]" }, "properties" : { "noteIndex" : 0 }, "schema" : "https://github.com/citation-style-language/schema/raw/master/csl-citation.json" }</w:instrText>
      </w:r>
      <w:r>
        <w:fldChar w:fldCharType="separate"/>
      </w:r>
      <w:r w:rsidRPr="00D93356">
        <w:rPr>
          <w:noProof/>
        </w:rPr>
        <w:t>[</w:t>
      </w:r>
      <w:r w:rsidRPr="00D93356">
        <w:rPr>
          <w:i/>
          <w:noProof/>
        </w:rPr>
        <w:t>Hinton et al.</w:t>
      </w:r>
      <w:r w:rsidRPr="00D93356">
        <w:rPr>
          <w:noProof/>
        </w:rPr>
        <w:t>, 2012]</w:t>
      </w:r>
      <w:r>
        <w:fldChar w:fldCharType="end"/>
      </w:r>
      <w:r>
        <w:t xml:space="preserve"> talks about the effectiveness of using dropout in the convolutional neural networks. </w:t>
      </w:r>
      <w:r w:rsidR="0005737E">
        <w:t>They found using dropout are:</w:t>
      </w:r>
    </w:p>
    <w:p w14:paraId="0D3248F4" w14:textId="29B44614" w:rsidR="0005737E" w:rsidRPr="0005737E" w:rsidRDefault="0005737E" w:rsidP="0005737E">
      <w:pPr>
        <w:ind w:left="480"/>
        <w:rPr>
          <w:rFonts w:ascii="Times" w:hAnsi="Times" w:cs="Times New Roman"/>
          <w:sz w:val="20"/>
          <w:szCs w:val="20"/>
        </w:rPr>
      </w:pPr>
      <w:r w:rsidRPr="0005737E">
        <w:t>1. This prevents complex co-adaptations in which a feature detector is only helpful in the context of several other specific feature detectors</w:t>
      </w:r>
      <w:r w:rsidRPr="0005737E">
        <w:br/>
        <w:t>2. Another way to view the dropout procedure is as a</w:t>
      </w:r>
      <w:r>
        <w:t xml:space="preserve"> very efficient way of perform</w:t>
      </w:r>
      <w:r w:rsidRPr="0005737E">
        <w:t>ing model averaging with neural networks</w:t>
      </w:r>
    </w:p>
    <w:p w14:paraId="09E48027" w14:textId="3091AEDA" w:rsidR="0005737E" w:rsidRDefault="0005737E" w:rsidP="00B50701">
      <w:r>
        <w:t xml:space="preserve">Also, in this paper, it shows the results that improved due to using dropout on various datasets. </w:t>
      </w:r>
      <w:r w:rsidR="00E205A5">
        <w:t xml:space="preserve">The most interesting part of the paper is the last paragraph, that link the findings to evolution. </w:t>
      </w:r>
    </w:p>
    <w:p w14:paraId="090CCA43" w14:textId="77777777" w:rsidR="004901ED" w:rsidRDefault="004901ED" w:rsidP="00B50701"/>
    <w:p w14:paraId="4AB82344" w14:textId="3A18BBC1" w:rsidR="004901ED" w:rsidRDefault="004901ED" w:rsidP="00B50701">
      <w:r>
        <w:fldChar w:fldCharType="begin" w:fldLock="1"/>
      </w:r>
      <w:r w:rsidR="0070546B">
        <w:instrText>ADDIN CSL_CITATION { "citationItems" : [ { "id" : "ITEM-1", "itemData" : { "author" : [ { "dropping-particle" : "", "family" : "Hensman", "given" : "Paulina", "non-dropping-particle" : "", "parse-names" : false, "suffix" : "" }, { "dropping-particle" : "", "family" : "Masko", "given" : "David", "non-dropping-particle" : "", "parse-names" : false, "suffix" : "" } ], "id" : "ITEM-1", "issued" : { "date-parts" : [ [ "2015" ] ] }, "note" : "1. imbalanced data has a large effect\n2. oversample with just duplicates data samples helps a lot", "publisher" : "KTH Royal Institute of Technology", "title" : "The Impact of Imbalanced Training Data for Convolutional Neural Networks", "type" : "thesis" }, "uris" : [ "http://www.mendeley.com/documents/?uuid=9a5c76f7-e6e6-4b20-a8c5-3943b8169e94" ] } ], "mendeley" : { "formattedCitation" : "[&lt;i&gt;Hensman and Masko&lt;/i&gt;, 2015]", "plainTextFormattedCitation" : "[Hensman and Masko, 2015]", "previouslyFormattedCitation" : "[&lt;i&gt;Hensman and Masko&lt;/i&gt;, 2015]" }, "properties" : { "noteIndex" : 0 }, "schema" : "https://github.com/citation-style-language/schema/raw/master/csl-citation.json" }</w:instrText>
      </w:r>
      <w:r>
        <w:fldChar w:fldCharType="separate"/>
      </w:r>
      <w:r w:rsidRPr="004901ED">
        <w:rPr>
          <w:noProof/>
        </w:rPr>
        <w:t>[</w:t>
      </w:r>
      <w:r w:rsidRPr="004901ED">
        <w:rPr>
          <w:i/>
          <w:noProof/>
        </w:rPr>
        <w:t>Hensman and Masko</w:t>
      </w:r>
      <w:r w:rsidRPr="004901ED">
        <w:rPr>
          <w:noProof/>
        </w:rPr>
        <w:t>, 2015]</w:t>
      </w:r>
      <w:r>
        <w:fldChar w:fldCharType="end"/>
      </w:r>
      <w:r>
        <w:t xml:space="preserve"> did interest test of the influence of the imbalanced datasets on Convolutional neural network on CIFAR-10. </w:t>
      </w:r>
      <w:r w:rsidR="00786D7D">
        <w:t xml:space="preserve">They tried different distributions of different classes, and found that, the imbalanced datasets have a large effect on the performance. Then they also oversampled the minor classes by simply randomly duplicate the data samples. This simple oversample technique actually make the results comparable to the original balanced datasets, which I feel really amazed. </w:t>
      </w:r>
      <w:r w:rsidR="006F1180">
        <w:t xml:space="preserve">Therefore, I can think of using the oversample even with a lot of duplicates to boost the performance. </w:t>
      </w:r>
      <w:r w:rsidR="00134CCB">
        <w:t xml:space="preserve">They also show that, after the oversample, the initial imbalanced distributions seems have no effect, which illustrate that the balanced distribution is more important than the unique data points. </w:t>
      </w:r>
    </w:p>
    <w:p w14:paraId="03639257" w14:textId="77777777" w:rsidR="00D93356" w:rsidRDefault="00D93356" w:rsidP="00B50701"/>
    <w:p w14:paraId="1FBFC6F1" w14:textId="2BD1E3A5" w:rsidR="0070546B" w:rsidRDefault="0070546B" w:rsidP="00B50701">
      <w:r>
        <w:fldChar w:fldCharType="begin" w:fldLock="1"/>
      </w:r>
      <w:r>
        <w:instrText>ADDIN CSL_CITATION { "citationItems" : [ { "id" : "ITEM-1", "itemData" : { "DOI" : "10.3997/1365-2397.2013034", "ISSN" : "02635046", "abstract" : "Abstract Distributed optical fibre sensors are established tools in the energy industry, finding many applications for production optimisation and integrity monitoring. Recently, a new class of instrument, the Distributed Acoustic Sensor (DAS), has been launched which adds seismic imaging to the list of energy industry applications. In this paper, we describe one such distributed acoustic sensor (named the iDAS) and demonstrate, through a series of lab experiments, the signal quality and performance that can be achieved. We show data which demonstrates the capability of the iDAS to measure the true acoustic signal (amplitude, frequency and phase) at all points along the sensing fibre length. We also compare the iDAS data with data collected from conventional point sensors and detail experiments which validate key performance criteria. We follow the lab experimental validation of the iDAS with a series of lab and field demonstrations. The lab demonstrations encompass localisation (ranging) of events away from the sensing fibre (for security applications) and acoustic imaging through the formation of a large acoustic camera using a single sensing fibre. The field demonstrations show comparisons of iDAS and geophone measurements in a surface seismic survey and improvements made by stacking shot records from an offshore VSP survey", "author" : [ { "dropping-particle" : "", "family" : "Parker", "given" : "Tom", "non-dropping-particle" : "", "parse-names" : false, "suffix" : "" }, { "dropping-particle" : "", "family" : "Shatalin", "given" : "Sergey", "non-dropping-particle" : "", "parse-names" : false, "suffix" : "" }, { "dropping-particle" : "", "family" : "Farhadiroushan", "given" : "Mahmoud", "non-dropping-particle" : "", "parse-names" : false, "suffix" : "" } ], "container-title" : "First Break", "id" : "ITEM-1", "issue" : "2", "issued" : { "date-parts" : [ [ "2014" ] ] }, "page" : "61-69", "title" : "Distributed Acoustic Sensing - A new tool for seismic applications", "type" : "article-journal", "volume" : "32" }, "uris" : [ "http://www.mendeley.com/documents/?uuid=f0b3dc16-e290-45aa-82c7-7ad340380e53" ] } ], "mendeley" : { "formattedCitation" : "[&lt;i&gt;Parker et al.&lt;/i&gt;, 2014]", "plainTextFormattedCitation" : "[Parker et al., 2014]" }, "properties" : { "noteIndex" : 0 }, "schema" : "https://github.com/citation-style-language/schema/raw/master/csl-citation.json" }</w:instrText>
      </w:r>
      <w:r>
        <w:fldChar w:fldCharType="separate"/>
      </w:r>
      <w:r w:rsidRPr="0070546B">
        <w:rPr>
          <w:noProof/>
        </w:rPr>
        <w:t>[</w:t>
      </w:r>
      <w:r w:rsidRPr="0070546B">
        <w:rPr>
          <w:i/>
          <w:noProof/>
        </w:rPr>
        <w:t>Parker et al.</w:t>
      </w:r>
      <w:r w:rsidRPr="0070546B">
        <w:rPr>
          <w:noProof/>
        </w:rPr>
        <w:t>, 2014]</w:t>
      </w:r>
      <w:r>
        <w:fldChar w:fldCharType="end"/>
      </w:r>
      <w:r>
        <w:t xml:space="preserve"> gives a nice overview of the evaluation of the Distributed Acoustic Sensing</w:t>
      </w:r>
      <w:r w:rsidR="001D7D0A">
        <w:t xml:space="preserve"> (DAS)</w:t>
      </w:r>
      <w:r>
        <w:t xml:space="preserve"> as an instrument for seismic applications. </w:t>
      </w:r>
      <w:r w:rsidR="00505574">
        <w:t xml:space="preserve">It is a very nice paper </w:t>
      </w:r>
      <w:r w:rsidR="001D7D0A">
        <w:t xml:space="preserve">that give the history of DAS and evaluate signal fidelity, sampling rate, acoustic bandwidth, dynamic range, spatial resolution, measurement range. This is very nice overview, and makes me thinking that, we should have a paper like this as well, with all the </w:t>
      </w:r>
      <w:r w:rsidR="004F63DB">
        <w:t xml:space="preserve">evaluate of the smartphone sensor as a seismic instrument. </w:t>
      </w:r>
      <w:r w:rsidR="004A1EE7">
        <w:t xml:space="preserve">Timing, location, signal fidelity, sampling rate, bandwidth, dynamic range, etc. </w:t>
      </w:r>
      <w:bookmarkStart w:id="0" w:name="_GoBack"/>
      <w:bookmarkEnd w:id="0"/>
    </w:p>
    <w:p w14:paraId="1B3FDB47" w14:textId="77777777" w:rsidR="0070546B" w:rsidRDefault="0070546B" w:rsidP="00B50701"/>
    <w:p w14:paraId="1314F3F0" w14:textId="3B10E258" w:rsidR="0070546B" w:rsidRPr="0070546B" w:rsidRDefault="00E35418" w:rsidP="0070546B">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70546B" w:rsidRPr="0070546B">
        <w:rPr>
          <w:rFonts w:ascii="Cambria" w:hAnsi="Cambria"/>
          <w:noProof/>
        </w:rPr>
        <w:t xml:space="preserve">Aguiar, A. C., and S. C. Myers (2016), </w:t>
      </w:r>
      <w:r w:rsidR="0070546B" w:rsidRPr="0070546B">
        <w:rPr>
          <w:rFonts w:ascii="Cambria" w:hAnsi="Cambria"/>
          <w:i/>
          <w:iCs/>
          <w:noProof/>
        </w:rPr>
        <w:t>Characterizing Microseismicity at the Newberry Volcano Geothermal Site using PageRank</w:t>
      </w:r>
      <w:r w:rsidR="0070546B" w:rsidRPr="0070546B">
        <w:rPr>
          <w:rFonts w:ascii="Cambria" w:hAnsi="Cambria"/>
          <w:noProof/>
        </w:rPr>
        <w:t>.</w:t>
      </w:r>
    </w:p>
    <w:p w14:paraId="25DEEA19"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Background, C. (2007), Virgin Mobile USA : Pricing for the Very First Time, </w:t>
      </w:r>
      <w:r w:rsidRPr="0070546B">
        <w:rPr>
          <w:rFonts w:ascii="Cambria" w:hAnsi="Cambria"/>
          <w:i/>
          <w:iCs/>
          <w:noProof/>
        </w:rPr>
        <w:t>Harv. Bus. Rev.</w:t>
      </w:r>
    </w:p>
    <w:p w14:paraId="73C7857D"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Bayrakci, G. et al. (2016), Fault-controlled hydration of the upper mantle during continental rifting, </w:t>
      </w:r>
      <w:r w:rsidRPr="0070546B">
        <w:rPr>
          <w:rFonts w:ascii="Cambria" w:hAnsi="Cambria"/>
          <w:i/>
          <w:iCs/>
          <w:noProof/>
        </w:rPr>
        <w:t>Nat. Geosci.</w:t>
      </w:r>
      <w:r w:rsidRPr="0070546B">
        <w:rPr>
          <w:rFonts w:ascii="Cambria" w:hAnsi="Cambria"/>
          <w:noProof/>
        </w:rPr>
        <w:t>, (March), 1–6, doi:10.1038/ngeo2671.</w:t>
      </w:r>
    </w:p>
    <w:p w14:paraId="48590665"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Beans, C. (2017), Science and Culture: Musicians join scientists to explore data through sound, </w:t>
      </w:r>
      <w:r w:rsidRPr="0070546B">
        <w:rPr>
          <w:rFonts w:ascii="Cambria" w:hAnsi="Cambria"/>
          <w:i/>
          <w:iCs/>
          <w:noProof/>
        </w:rPr>
        <w:t>Proc. Natl. Acad. Sci.</w:t>
      </w:r>
      <w:r w:rsidRPr="0070546B">
        <w:rPr>
          <w:rFonts w:ascii="Cambria" w:hAnsi="Cambria"/>
          <w:noProof/>
        </w:rPr>
        <w:t xml:space="preserve">, </w:t>
      </w:r>
      <w:r w:rsidRPr="0070546B">
        <w:rPr>
          <w:rFonts w:ascii="Cambria" w:hAnsi="Cambria"/>
          <w:i/>
          <w:iCs/>
          <w:noProof/>
        </w:rPr>
        <w:t>114</w:t>
      </w:r>
      <w:r w:rsidRPr="0070546B">
        <w:rPr>
          <w:rFonts w:ascii="Cambria" w:hAnsi="Cambria"/>
          <w:noProof/>
        </w:rPr>
        <w:t>(18), 4563–4565, doi:10.1073/pnas.1705325114.</w:t>
      </w:r>
    </w:p>
    <w:p w14:paraId="1A571F72"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Bletery, Q., A. M. Thomas, A. W. Rempel, L. Karlstrom, A. Sladen, and L. De Barros (2016), Mega-earthquakes rupture flat megathrusts, </w:t>
      </w:r>
      <w:r w:rsidRPr="0070546B">
        <w:rPr>
          <w:rFonts w:ascii="Cambria" w:hAnsi="Cambria"/>
          <w:i/>
          <w:iCs/>
          <w:noProof/>
        </w:rPr>
        <w:t>Science (80-. ).</w:t>
      </w:r>
      <w:r w:rsidRPr="0070546B">
        <w:rPr>
          <w:rFonts w:ascii="Cambria" w:hAnsi="Cambria"/>
          <w:noProof/>
        </w:rPr>
        <w:t xml:space="preserve">, </w:t>
      </w:r>
      <w:r w:rsidRPr="0070546B">
        <w:rPr>
          <w:rFonts w:ascii="Cambria" w:hAnsi="Cambria"/>
          <w:i/>
          <w:iCs/>
          <w:noProof/>
        </w:rPr>
        <w:t>354</w:t>
      </w:r>
      <w:r w:rsidRPr="0070546B">
        <w:rPr>
          <w:rFonts w:ascii="Cambria" w:hAnsi="Cambria"/>
          <w:noProof/>
        </w:rPr>
        <w:t>(6315), 1027–1031, doi:10.1126/science.aag0482.</w:t>
      </w:r>
    </w:p>
    <w:p w14:paraId="1B5E0839"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Chen, K. H., and R. Bürgmann (2017), Creeping faults: Good news, bad news?, </w:t>
      </w:r>
      <w:r w:rsidRPr="0070546B">
        <w:rPr>
          <w:rFonts w:ascii="Cambria" w:hAnsi="Cambria"/>
          <w:i/>
          <w:iCs/>
          <w:noProof/>
        </w:rPr>
        <w:t>Rev. Geophys.</w:t>
      </w:r>
      <w:r w:rsidRPr="0070546B">
        <w:rPr>
          <w:rFonts w:ascii="Cambria" w:hAnsi="Cambria"/>
          <w:noProof/>
        </w:rPr>
        <w:t>, 1–5, doi:10.1002/2017RG000565.</w:t>
      </w:r>
    </w:p>
    <w:p w14:paraId="016E21D7"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Cheng, M. H., M. D. Kohler, and T. H. Heaton (2015), Prediction of wave propagation in buildings using data from a single seismometer, </w:t>
      </w:r>
      <w:r w:rsidRPr="0070546B">
        <w:rPr>
          <w:rFonts w:ascii="Cambria" w:hAnsi="Cambria"/>
          <w:i/>
          <w:iCs/>
          <w:noProof/>
        </w:rPr>
        <w:t>Bull. Seismol. Soc. Am.</w:t>
      </w:r>
      <w:r w:rsidRPr="0070546B">
        <w:rPr>
          <w:rFonts w:ascii="Cambria" w:hAnsi="Cambria"/>
          <w:noProof/>
        </w:rPr>
        <w:t xml:space="preserve">, </w:t>
      </w:r>
      <w:r w:rsidRPr="0070546B">
        <w:rPr>
          <w:rFonts w:ascii="Cambria" w:hAnsi="Cambria"/>
          <w:i/>
          <w:iCs/>
          <w:noProof/>
        </w:rPr>
        <w:lastRenderedPageBreak/>
        <w:t>105</w:t>
      </w:r>
      <w:r w:rsidRPr="0070546B">
        <w:rPr>
          <w:rFonts w:ascii="Cambria" w:hAnsi="Cambria"/>
          <w:noProof/>
        </w:rPr>
        <w:t>(1), 107–119, doi:10.1785/0120140037.</w:t>
      </w:r>
    </w:p>
    <w:p w14:paraId="7914F23E"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Davidson, M. (2017), Introduction to this special section: Data analytics and machine learning, </w:t>
      </w:r>
      <w:r w:rsidRPr="0070546B">
        <w:rPr>
          <w:rFonts w:ascii="Cambria" w:hAnsi="Cambria"/>
          <w:i/>
          <w:iCs/>
          <w:noProof/>
        </w:rPr>
        <w:t>Lead. Edge</w:t>
      </w:r>
      <w:r w:rsidRPr="0070546B">
        <w:rPr>
          <w:rFonts w:ascii="Cambria" w:hAnsi="Cambria"/>
          <w:noProof/>
        </w:rPr>
        <w:t xml:space="preserve">, </w:t>
      </w:r>
      <w:r w:rsidRPr="0070546B">
        <w:rPr>
          <w:rFonts w:ascii="Cambria" w:hAnsi="Cambria"/>
          <w:i/>
          <w:iCs/>
          <w:noProof/>
        </w:rPr>
        <w:t>36</w:t>
      </w:r>
      <w:r w:rsidRPr="0070546B">
        <w:rPr>
          <w:rFonts w:ascii="Cambria" w:hAnsi="Cambria"/>
          <w:noProof/>
        </w:rPr>
        <w:t>(3), 206–206, doi:10.1190/tle36030206.1.</w:t>
      </w:r>
    </w:p>
    <w:p w14:paraId="339E3D1F"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DeVries, P. M. R., T. Ben Thompson, and B. J. Meade (2017), Enabling large-scale viscoelastic calculations via neural network acceleration, </w:t>
      </w:r>
      <w:r w:rsidRPr="0070546B">
        <w:rPr>
          <w:rFonts w:ascii="Cambria" w:hAnsi="Cambria"/>
          <w:i/>
          <w:iCs/>
          <w:noProof/>
        </w:rPr>
        <w:t>Geophys. Res. Lett.</w:t>
      </w:r>
      <w:r w:rsidRPr="0070546B">
        <w:rPr>
          <w:rFonts w:ascii="Cambria" w:hAnsi="Cambria"/>
          <w:noProof/>
        </w:rPr>
        <w:t xml:space="preserve">, </w:t>
      </w:r>
      <w:r w:rsidRPr="0070546B">
        <w:rPr>
          <w:rFonts w:ascii="Cambria" w:hAnsi="Cambria"/>
          <w:i/>
          <w:iCs/>
          <w:noProof/>
        </w:rPr>
        <w:t>44</w:t>
      </w:r>
      <w:r w:rsidRPr="0070546B">
        <w:rPr>
          <w:rFonts w:ascii="Cambria" w:hAnsi="Cambria"/>
          <w:noProof/>
        </w:rPr>
        <w:t>(6), 2662–2669, doi:10.1002/2017GL072716.</w:t>
      </w:r>
    </w:p>
    <w:p w14:paraId="589B925F"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Duputel, Z., and L. Rivera (2017), Long-period analysis of the 2016 Kaikoura earthquake, </w:t>
      </w:r>
      <w:r w:rsidRPr="0070546B">
        <w:rPr>
          <w:rFonts w:ascii="Cambria" w:hAnsi="Cambria"/>
          <w:i/>
          <w:iCs/>
          <w:noProof/>
        </w:rPr>
        <w:t>Phys. Earth Planet. Inter.</w:t>
      </w:r>
      <w:r w:rsidRPr="0070546B">
        <w:rPr>
          <w:rFonts w:ascii="Cambria" w:hAnsi="Cambria"/>
          <w:noProof/>
        </w:rPr>
        <w:t>, (February), doi:10.1016/j.pepi.2017.02.004.</w:t>
      </w:r>
    </w:p>
    <w:p w14:paraId="634B249F"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Farrar, C. R., and K. Worden (2007), An introduction to structural health monitoring, </w:t>
      </w:r>
      <w:r w:rsidRPr="0070546B">
        <w:rPr>
          <w:rFonts w:ascii="Cambria" w:hAnsi="Cambria"/>
          <w:i/>
          <w:iCs/>
          <w:noProof/>
        </w:rPr>
        <w:t>Philos. Trans. R. Soc. A Math. Phys. Eng. Sci.</w:t>
      </w:r>
      <w:r w:rsidRPr="0070546B">
        <w:rPr>
          <w:rFonts w:ascii="Cambria" w:hAnsi="Cambria"/>
          <w:noProof/>
        </w:rPr>
        <w:t xml:space="preserve">, </w:t>
      </w:r>
      <w:r w:rsidRPr="0070546B">
        <w:rPr>
          <w:rFonts w:ascii="Cambria" w:hAnsi="Cambria"/>
          <w:i/>
          <w:iCs/>
          <w:noProof/>
        </w:rPr>
        <w:t>365</w:t>
      </w:r>
      <w:r w:rsidRPr="0070546B">
        <w:rPr>
          <w:rFonts w:ascii="Cambria" w:hAnsi="Cambria"/>
          <w:noProof/>
        </w:rPr>
        <w:t>(1851), 303–15, doi:10.1098/rsta.2006.1928.</w:t>
      </w:r>
    </w:p>
    <w:p w14:paraId="54C8C6FF"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Focus, N. I. N. (2017), Astronomers explore uses for AI-generated images Hydrogen yet to prove it ’ s metal, </w:t>
      </w:r>
      <w:r w:rsidRPr="0070546B">
        <w:rPr>
          <w:rFonts w:ascii="Cambria" w:hAnsi="Cambria"/>
          <w:i/>
          <w:iCs/>
          <w:noProof/>
        </w:rPr>
        <w:t>Nature</w:t>
      </w:r>
      <w:r w:rsidRPr="0070546B">
        <w:rPr>
          <w:rFonts w:ascii="Cambria" w:hAnsi="Cambria"/>
          <w:noProof/>
        </w:rPr>
        <w:t>, 6–7.</w:t>
      </w:r>
    </w:p>
    <w:p w14:paraId="3586F94F"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Fujii, Y., K. Satake, S. Sakai, M. Shinohara, and T. Kanazawa (2011), Tsunami source of the 2011 off the Pacific coast of Tohoku Earthquake, </w:t>
      </w:r>
      <w:r w:rsidRPr="0070546B">
        <w:rPr>
          <w:rFonts w:ascii="Cambria" w:hAnsi="Cambria"/>
          <w:i/>
          <w:iCs/>
          <w:noProof/>
        </w:rPr>
        <w:t>Earth, Planets Sp.</w:t>
      </w:r>
      <w:r w:rsidRPr="0070546B">
        <w:rPr>
          <w:rFonts w:ascii="Cambria" w:hAnsi="Cambria"/>
          <w:noProof/>
        </w:rPr>
        <w:t xml:space="preserve">, </w:t>
      </w:r>
      <w:r w:rsidRPr="0070546B">
        <w:rPr>
          <w:rFonts w:ascii="Cambria" w:hAnsi="Cambria"/>
          <w:i/>
          <w:iCs/>
          <w:noProof/>
        </w:rPr>
        <w:t>63</w:t>
      </w:r>
      <w:r w:rsidRPr="0070546B">
        <w:rPr>
          <w:rFonts w:ascii="Cambria" w:hAnsi="Cambria"/>
          <w:noProof/>
        </w:rPr>
        <w:t>(7), 815–820, doi:10.5047/eps.2011.06.010.</w:t>
      </w:r>
    </w:p>
    <w:p w14:paraId="161708EB"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Goodfellow, I. J., J. Pouget-Abadie, M. Mirza, B. Xu, D. Warde-Farley, S. Ozair, A. Courville, and Y. Bengio (2014), Generative Adversarial Networks, , 1–9.</w:t>
      </w:r>
    </w:p>
    <w:p w14:paraId="0CBDE236"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Harris, R. A. (2017), Large earthquakes and creeping faults, </w:t>
      </w:r>
      <w:r w:rsidRPr="0070546B">
        <w:rPr>
          <w:rFonts w:ascii="Cambria" w:hAnsi="Cambria"/>
          <w:i/>
          <w:iCs/>
          <w:noProof/>
        </w:rPr>
        <w:t>Rev. Geophys.</w:t>
      </w:r>
      <w:r w:rsidRPr="0070546B">
        <w:rPr>
          <w:rFonts w:ascii="Cambria" w:hAnsi="Cambria"/>
          <w:noProof/>
        </w:rPr>
        <w:t>, 169–198, doi:10.1002/2016RG000539.</w:t>
      </w:r>
    </w:p>
    <w:p w14:paraId="6B9BE5FD"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Hensman, P., and D. Masko (2015), The Impact of Imbalanced Training Data for Convolutional Neural Networks, KTH Royal Institute of Technology.</w:t>
      </w:r>
    </w:p>
    <w:p w14:paraId="56D319D6"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Hinton, G. E., N. Srivastava, A. Krizhevsky, I. Sutskever, and R. R. Salakhutdinov (2012), Improving neural networks by preventing co-adaptation of feature detectors, , 1–18, doi:arXiv:1207.0580.</w:t>
      </w:r>
    </w:p>
    <w:p w14:paraId="7B931B8D"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Hollinsworth, J., L. Ye, and J.-P. Avouac (2017), Dynamically triggered slip on a splay fault in the Mw 7.8, 2016 Kaikoura (New Zealand) earthquake, </w:t>
      </w:r>
      <w:r w:rsidRPr="0070546B">
        <w:rPr>
          <w:rFonts w:ascii="Cambria" w:hAnsi="Cambria"/>
          <w:i/>
          <w:iCs/>
          <w:noProof/>
        </w:rPr>
        <w:t>Geophys. Res. Lett.</w:t>
      </w:r>
      <w:r w:rsidRPr="0070546B">
        <w:rPr>
          <w:rFonts w:ascii="Cambria" w:hAnsi="Cambria"/>
          <w:noProof/>
        </w:rPr>
        <w:t>, (Figure 1), 1–9, doi:10.1002/2016GL072228.</w:t>
      </w:r>
    </w:p>
    <w:p w14:paraId="5594F73E"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Kaiser, A. et al. (2017), The Kaikoura (New Zealand) earthquake: preliminary seismological report, </w:t>
      </w:r>
      <w:r w:rsidRPr="0070546B">
        <w:rPr>
          <w:rFonts w:ascii="Cambria" w:hAnsi="Cambria"/>
          <w:i/>
          <w:iCs/>
          <w:noProof/>
        </w:rPr>
        <w:t>Seismol. Res. Lett.</w:t>
      </w:r>
      <w:r w:rsidRPr="0070546B">
        <w:rPr>
          <w:rFonts w:ascii="Cambria" w:hAnsi="Cambria"/>
          <w:noProof/>
        </w:rPr>
        <w:t>, (June), doi:10.1785/0220170018.</w:t>
      </w:r>
    </w:p>
    <w:p w14:paraId="4EDDEBA6"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Kanamori, H., and M. Kikuchi (1993), The 1992 Nicaragua earthquake: a slow tsunami earthquake associated with subducted sediments, </w:t>
      </w:r>
      <w:r w:rsidRPr="0070546B">
        <w:rPr>
          <w:rFonts w:ascii="Cambria" w:hAnsi="Cambria"/>
          <w:i/>
          <w:iCs/>
          <w:noProof/>
        </w:rPr>
        <w:t>Nature</w:t>
      </w:r>
      <w:r w:rsidRPr="0070546B">
        <w:rPr>
          <w:rFonts w:ascii="Cambria" w:hAnsi="Cambria"/>
          <w:noProof/>
        </w:rPr>
        <w:t xml:space="preserve">, </w:t>
      </w:r>
      <w:r w:rsidRPr="0070546B">
        <w:rPr>
          <w:rFonts w:ascii="Cambria" w:hAnsi="Cambria"/>
          <w:i/>
          <w:iCs/>
          <w:noProof/>
        </w:rPr>
        <w:t>361</w:t>
      </w:r>
      <w:r w:rsidRPr="0070546B">
        <w:rPr>
          <w:rFonts w:ascii="Cambria" w:hAnsi="Cambria"/>
          <w:noProof/>
        </w:rPr>
        <w:t xml:space="preserve">(6414), </w:t>
      </w:r>
      <w:r w:rsidRPr="0070546B">
        <w:rPr>
          <w:rFonts w:ascii="Cambria" w:hAnsi="Cambria"/>
          <w:noProof/>
        </w:rPr>
        <w:lastRenderedPageBreak/>
        <w:t>714–716, doi:10.1038/361714a0.</w:t>
      </w:r>
    </w:p>
    <w:p w14:paraId="32A62F40"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Kohler, B. M. D., S. Hao, N. Mishra, R. Govindan, R. Nigbor, S. Jewell, and U. S. G. Survey (2015), </w:t>
      </w:r>
      <w:r w:rsidRPr="0070546B">
        <w:rPr>
          <w:rFonts w:ascii="Cambria" w:hAnsi="Cambria"/>
          <w:i/>
          <w:iCs/>
          <w:noProof/>
        </w:rPr>
        <w:t>ShakeNet : A Portable Wireless Sensor Network for Instrumenting Large Civil Structures</w:t>
      </w:r>
      <w:r w:rsidRPr="0070546B">
        <w:rPr>
          <w:rFonts w:ascii="Cambria" w:hAnsi="Cambria"/>
          <w:noProof/>
        </w:rPr>
        <w:t>.</w:t>
      </w:r>
    </w:p>
    <w:p w14:paraId="2C6F6BF7"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Kohler, M. D., T. H. Heaton, and M.-H. Cheng (2013), The community seismic network and quake-catcher network: enabling structural health monitoring through instrumentation by community participants, </w:t>
      </w:r>
      <w:r w:rsidRPr="0070546B">
        <w:rPr>
          <w:rFonts w:ascii="Cambria" w:hAnsi="Cambria"/>
          <w:i/>
          <w:iCs/>
          <w:noProof/>
        </w:rPr>
        <w:t>Proc. SPIE - Int. Soc. Opt. Eng.</w:t>
      </w:r>
      <w:r w:rsidRPr="0070546B">
        <w:rPr>
          <w:rFonts w:ascii="Cambria" w:hAnsi="Cambria"/>
          <w:noProof/>
        </w:rPr>
        <w:t xml:space="preserve">, </w:t>
      </w:r>
      <w:r w:rsidRPr="0070546B">
        <w:rPr>
          <w:rFonts w:ascii="Cambria" w:hAnsi="Cambria"/>
          <w:i/>
          <w:iCs/>
          <w:noProof/>
        </w:rPr>
        <w:t>8692</w:t>
      </w:r>
      <w:r w:rsidRPr="0070546B">
        <w:rPr>
          <w:rFonts w:ascii="Cambria" w:hAnsi="Cambria"/>
          <w:noProof/>
        </w:rPr>
        <w:t>, 86923X, doi:10.1117/12.2010306.</w:t>
      </w:r>
    </w:p>
    <w:p w14:paraId="498DA1AC"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Krizhevsky, A., I. Sutskever, and G. E. Hinton (2012), ImageNet Classification with Deep Convolutional Neural Networks, </w:t>
      </w:r>
      <w:r w:rsidRPr="0070546B">
        <w:rPr>
          <w:rFonts w:ascii="Cambria" w:hAnsi="Cambria"/>
          <w:i/>
          <w:iCs/>
          <w:noProof/>
        </w:rPr>
        <w:t>Adv. Neural Inf. Process. Syst.</w:t>
      </w:r>
      <w:r w:rsidRPr="0070546B">
        <w:rPr>
          <w:rFonts w:ascii="Cambria" w:hAnsi="Cambria"/>
          <w:noProof/>
        </w:rPr>
        <w:t>, 1–9, doi:http://dx.doi.org/10.1016/j.protcy.2014.09.007.</w:t>
      </w:r>
    </w:p>
    <w:p w14:paraId="59800D23"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LeCun, Y., Y. Bengio, and G. Hinton (2015), Deep learning, </w:t>
      </w:r>
      <w:r w:rsidRPr="0070546B">
        <w:rPr>
          <w:rFonts w:ascii="Cambria" w:hAnsi="Cambria"/>
          <w:i/>
          <w:iCs/>
          <w:noProof/>
        </w:rPr>
        <w:t>Nature</w:t>
      </w:r>
      <w:r w:rsidRPr="0070546B">
        <w:rPr>
          <w:rFonts w:ascii="Cambria" w:hAnsi="Cambria"/>
          <w:noProof/>
        </w:rPr>
        <w:t xml:space="preserve">, </w:t>
      </w:r>
      <w:r w:rsidRPr="0070546B">
        <w:rPr>
          <w:rFonts w:ascii="Cambria" w:hAnsi="Cambria"/>
          <w:i/>
          <w:iCs/>
          <w:noProof/>
        </w:rPr>
        <w:t>521</w:t>
      </w:r>
      <w:r w:rsidRPr="0070546B">
        <w:rPr>
          <w:rFonts w:ascii="Cambria" w:hAnsi="Cambria"/>
          <w:noProof/>
        </w:rPr>
        <w:t>(7553), 436–444, doi:10.1038/nature14539.</w:t>
      </w:r>
    </w:p>
    <w:p w14:paraId="2084E6C3"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Lenardic, A. (2017), PLATE TECTONICS A supercontinental boost, </w:t>
      </w:r>
      <w:r w:rsidRPr="0070546B">
        <w:rPr>
          <w:rFonts w:ascii="Cambria" w:hAnsi="Cambria"/>
          <w:i/>
          <w:iCs/>
          <w:noProof/>
        </w:rPr>
        <w:t>Nat. Publ. Gr.</w:t>
      </w:r>
      <w:r w:rsidRPr="0070546B">
        <w:rPr>
          <w:rFonts w:ascii="Cambria" w:hAnsi="Cambria"/>
          <w:noProof/>
        </w:rPr>
        <w:t xml:space="preserve">, </w:t>
      </w:r>
      <w:r w:rsidRPr="0070546B">
        <w:rPr>
          <w:rFonts w:ascii="Cambria" w:hAnsi="Cambria"/>
          <w:i/>
          <w:iCs/>
          <w:noProof/>
        </w:rPr>
        <w:t>10</w:t>
      </w:r>
      <w:r w:rsidRPr="0070546B">
        <w:rPr>
          <w:rFonts w:ascii="Cambria" w:hAnsi="Cambria"/>
          <w:noProof/>
        </w:rPr>
        <w:t>(1), 4–5, doi:10.1038/ngeo2862.</w:t>
      </w:r>
    </w:p>
    <w:p w14:paraId="259581A9"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70546B">
        <w:rPr>
          <w:rFonts w:ascii="Cambria" w:hAnsi="Cambria"/>
          <w:i/>
          <w:iCs/>
          <w:noProof/>
        </w:rPr>
        <w:t>Nature</w:t>
      </w:r>
      <w:r w:rsidRPr="0070546B">
        <w:rPr>
          <w:rFonts w:ascii="Cambria" w:hAnsi="Cambria"/>
          <w:noProof/>
        </w:rPr>
        <w:t xml:space="preserve">, </w:t>
      </w:r>
      <w:r w:rsidRPr="0070546B">
        <w:rPr>
          <w:rFonts w:ascii="Cambria" w:hAnsi="Cambria"/>
          <w:i/>
          <w:iCs/>
          <w:noProof/>
        </w:rPr>
        <w:t>472</w:t>
      </w:r>
      <w:r w:rsidRPr="0070546B">
        <w:rPr>
          <w:rFonts w:ascii="Cambria" w:hAnsi="Cambria"/>
          <w:noProof/>
        </w:rPr>
        <w:t>(7344), 461–465, doi:10.1038/nature10001.</w:t>
      </w:r>
    </w:p>
    <w:p w14:paraId="739BFA6C"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Long, M. D., A. Levander, and P. M. Shearer (2014), An introduction to the special issue of Earth and Planetary Science Letters on USArray science, </w:t>
      </w:r>
      <w:r w:rsidRPr="0070546B">
        <w:rPr>
          <w:rFonts w:ascii="Cambria" w:hAnsi="Cambria"/>
          <w:i/>
          <w:iCs/>
          <w:noProof/>
        </w:rPr>
        <w:t>Earth Planet. Sci. Lett.</w:t>
      </w:r>
      <w:r w:rsidRPr="0070546B">
        <w:rPr>
          <w:rFonts w:ascii="Cambria" w:hAnsi="Cambria"/>
          <w:noProof/>
        </w:rPr>
        <w:t xml:space="preserve">, </w:t>
      </w:r>
      <w:r w:rsidRPr="0070546B">
        <w:rPr>
          <w:rFonts w:ascii="Cambria" w:hAnsi="Cambria"/>
          <w:i/>
          <w:iCs/>
          <w:noProof/>
        </w:rPr>
        <w:t>1</w:t>
      </w:r>
      <w:r w:rsidRPr="0070546B">
        <w:rPr>
          <w:rFonts w:ascii="Cambria" w:hAnsi="Cambria"/>
          <w:noProof/>
        </w:rPr>
        <w:t>(September 2014), 1–5, doi:10.1016/j.epsl.2014.06.016.</w:t>
      </w:r>
    </w:p>
    <w:p w14:paraId="41E2ECC2"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Massari, A., M. Kohler, R. Clayton, R. Guy, T. Heaton, J. Bunn, K. M. Chandy, and D. Demetri (2017), Dense Building Instrumentation Application for City-Wide Structural Health Monitoring, in </w:t>
      </w:r>
      <w:r w:rsidRPr="0070546B">
        <w:rPr>
          <w:rFonts w:ascii="Cambria" w:hAnsi="Cambria"/>
          <w:i/>
          <w:iCs/>
          <w:noProof/>
        </w:rPr>
        <w:t>16th World Conference on Earthquake</w:t>
      </w:r>
      <w:r w:rsidRPr="0070546B">
        <w:rPr>
          <w:rFonts w:ascii="Cambria" w:hAnsi="Cambria"/>
          <w:noProof/>
        </w:rPr>
        <w:t>.</w:t>
      </w:r>
    </w:p>
    <w:p w14:paraId="39A19B21"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Mishra, J. K., and R. G. Gordon (2016), The rigid-plate and shrinking-plate hypotheses: Implications for the azimuths of transform faults, </w:t>
      </w:r>
      <w:r w:rsidRPr="0070546B">
        <w:rPr>
          <w:rFonts w:ascii="Cambria" w:hAnsi="Cambria"/>
          <w:i/>
          <w:iCs/>
          <w:noProof/>
        </w:rPr>
        <w:t>Tectonics</w:t>
      </w:r>
      <w:r w:rsidRPr="0070546B">
        <w:rPr>
          <w:rFonts w:ascii="Cambria" w:hAnsi="Cambria"/>
          <w:noProof/>
        </w:rPr>
        <w:t xml:space="preserve">, </w:t>
      </w:r>
      <w:r w:rsidRPr="0070546B">
        <w:rPr>
          <w:rFonts w:ascii="Cambria" w:hAnsi="Cambria"/>
          <w:i/>
          <w:iCs/>
          <w:noProof/>
        </w:rPr>
        <w:t>35</w:t>
      </w:r>
      <w:r w:rsidRPr="0070546B">
        <w:rPr>
          <w:rFonts w:ascii="Cambria" w:hAnsi="Cambria"/>
          <w:noProof/>
        </w:rPr>
        <w:t>(8), 1827–1842, doi:10.1002/2015TC003968.</w:t>
      </w:r>
    </w:p>
    <w:p w14:paraId="07C913DD"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NAEEM ZAFAR, V. C. (2011), If you build it, they will come, </w:t>
      </w:r>
      <w:r w:rsidRPr="0070546B">
        <w:rPr>
          <w:rFonts w:ascii="Cambria" w:hAnsi="Cambria"/>
          <w:i/>
          <w:iCs/>
          <w:noProof/>
        </w:rPr>
        <w:t>Berkeley - Haas Case Ser.</w:t>
      </w:r>
    </w:p>
    <w:p w14:paraId="480BB4B7"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Newman, A. V, and E. A. Okal (1998), Teleseismic estimates of radiated seismic energy: The E/M0 discriminant for tsunami earthquakes, </w:t>
      </w:r>
      <w:r w:rsidRPr="0070546B">
        <w:rPr>
          <w:rFonts w:ascii="Cambria" w:hAnsi="Cambria"/>
          <w:i/>
          <w:iCs/>
          <w:noProof/>
        </w:rPr>
        <w:t>J. Geophys. Res.</w:t>
      </w:r>
      <w:r w:rsidRPr="0070546B">
        <w:rPr>
          <w:rFonts w:ascii="Cambria" w:hAnsi="Cambria"/>
          <w:noProof/>
        </w:rPr>
        <w:t xml:space="preserve">, </w:t>
      </w:r>
      <w:r w:rsidRPr="0070546B">
        <w:rPr>
          <w:rFonts w:ascii="Cambria" w:hAnsi="Cambria"/>
          <w:i/>
          <w:iCs/>
          <w:noProof/>
        </w:rPr>
        <w:t>103</w:t>
      </w:r>
      <w:r w:rsidRPr="0070546B">
        <w:rPr>
          <w:rFonts w:ascii="Cambria" w:hAnsi="Cambria"/>
          <w:noProof/>
        </w:rPr>
        <w:t>(B11), 26885–26898, doi:10.1029/98JB02236.</w:t>
      </w:r>
    </w:p>
    <w:p w14:paraId="0420A980"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Niksarlioglu, S., and F. Kulahci (2013), An Artificial Neural Network Model for Earthquake Prediction and Relations between Environmental Parameters and Earthquakes, </w:t>
      </w:r>
      <w:r w:rsidRPr="0070546B">
        <w:rPr>
          <w:rFonts w:ascii="Cambria" w:hAnsi="Cambria"/>
          <w:i/>
          <w:iCs/>
          <w:noProof/>
        </w:rPr>
        <w:t>Int. J. Environ. Chem. Ecol. Geol. Geophys. Eng.</w:t>
      </w:r>
      <w:r w:rsidRPr="0070546B">
        <w:rPr>
          <w:rFonts w:ascii="Cambria" w:hAnsi="Cambria"/>
          <w:noProof/>
        </w:rPr>
        <w:t xml:space="preserve">, </w:t>
      </w:r>
      <w:r w:rsidRPr="0070546B">
        <w:rPr>
          <w:rFonts w:ascii="Cambria" w:hAnsi="Cambria"/>
          <w:i/>
          <w:iCs/>
          <w:noProof/>
        </w:rPr>
        <w:t>7</w:t>
      </w:r>
      <w:r w:rsidRPr="0070546B">
        <w:rPr>
          <w:rFonts w:ascii="Cambria" w:hAnsi="Cambria"/>
          <w:noProof/>
        </w:rPr>
        <w:t>(2), 65–68.</w:t>
      </w:r>
    </w:p>
    <w:p w14:paraId="74133EE1"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Niu, F., P. G. Silver, R. M. Nadeau, and T. V. McEvilly (2003), Migration of seismic scatterers associated with the 1993 Parkfield aseismic transient event, </w:t>
      </w:r>
      <w:r w:rsidRPr="0070546B">
        <w:rPr>
          <w:rFonts w:ascii="Cambria" w:hAnsi="Cambria"/>
          <w:i/>
          <w:iCs/>
          <w:noProof/>
        </w:rPr>
        <w:t>Nature</w:t>
      </w:r>
      <w:r w:rsidRPr="0070546B">
        <w:rPr>
          <w:rFonts w:ascii="Cambria" w:hAnsi="Cambria"/>
          <w:noProof/>
        </w:rPr>
        <w:t xml:space="preserve">, </w:t>
      </w:r>
      <w:r w:rsidRPr="0070546B">
        <w:rPr>
          <w:rFonts w:ascii="Cambria" w:hAnsi="Cambria"/>
          <w:i/>
          <w:iCs/>
          <w:noProof/>
        </w:rPr>
        <w:t>426</w:t>
      </w:r>
      <w:r w:rsidRPr="0070546B">
        <w:rPr>
          <w:rFonts w:ascii="Cambria" w:hAnsi="Cambria"/>
          <w:noProof/>
        </w:rPr>
        <w:t>(6966), 544–548, doi:10.1038/nature02151.</w:t>
      </w:r>
    </w:p>
    <w:p w14:paraId="21604476"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Noda, S., and W. L. Ellsworth (2016), Scaling relation between earthquake magnitude and the departure time from P wave similar growth, </w:t>
      </w:r>
      <w:r w:rsidRPr="0070546B">
        <w:rPr>
          <w:rFonts w:ascii="Cambria" w:hAnsi="Cambria"/>
          <w:i/>
          <w:iCs/>
          <w:noProof/>
        </w:rPr>
        <w:t>Geophys. Res. Lett.</w:t>
      </w:r>
      <w:r w:rsidRPr="0070546B">
        <w:rPr>
          <w:rFonts w:ascii="Cambria" w:hAnsi="Cambria"/>
          <w:noProof/>
        </w:rPr>
        <w:t xml:space="preserve">, </w:t>
      </w:r>
      <w:r w:rsidRPr="0070546B">
        <w:rPr>
          <w:rFonts w:ascii="Cambria" w:hAnsi="Cambria"/>
          <w:i/>
          <w:iCs/>
          <w:noProof/>
        </w:rPr>
        <w:t>43</w:t>
      </w:r>
      <w:r w:rsidRPr="0070546B">
        <w:rPr>
          <w:rFonts w:ascii="Cambria" w:hAnsi="Cambria"/>
          <w:noProof/>
        </w:rPr>
        <w:t>(17), 9053–9060, doi:10.1002/2016GL070069.</w:t>
      </w:r>
    </w:p>
    <w:p w14:paraId="052F2D20"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Noda, S., S. Yamamoto, and W. L. Ellsworth (2016), Rapid Estimation of Earthquake Magnitude from the Arrival Time of the Peak High‐Frequency Amplitude, </w:t>
      </w:r>
      <w:r w:rsidRPr="0070546B">
        <w:rPr>
          <w:rFonts w:ascii="Cambria" w:hAnsi="Cambria"/>
          <w:i/>
          <w:iCs/>
          <w:noProof/>
        </w:rPr>
        <w:t>Bull. Seismol. Soc. Am.</w:t>
      </w:r>
      <w:r w:rsidRPr="0070546B">
        <w:rPr>
          <w:rFonts w:ascii="Cambria" w:hAnsi="Cambria"/>
          <w:noProof/>
        </w:rPr>
        <w:t xml:space="preserve">, </w:t>
      </w:r>
      <w:r w:rsidRPr="0070546B">
        <w:rPr>
          <w:rFonts w:ascii="Cambria" w:hAnsi="Cambria"/>
          <w:i/>
          <w:iCs/>
          <w:noProof/>
        </w:rPr>
        <w:t>106</w:t>
      </w:r>
      <w:r w:rsidRPr="0070546B">
        <w:rPr>
          <w:rFonts w:ascii="Cambria" w:hAnsi="Cambria"/>
          <w:noProof/>
        </w:rPr>
        <w:t>(1), 232–241, doi:10.1785/0120150108.</w:t>
      </w:r>
    </w:p>
    <w:p w14:paraId="7DE2D852"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Parker, T., S. Shatalin, and M. Farhadiroushan (2014), Distributed Acoustic Sensing - A new tool for seismic applications, </w:t>
      </w:r>
      <w:r w:rsidRPr="0070546B">
        <w:rPr>
          <w:rFonts w:ascii="Cambria" w:hAnsi="Cambria"/>
          <w:i/>
          <w:iCs/>
          <w:noProof/>
        </w:rPr>
        <w:t>First Break</w:t>
      </w:r>
      <w:r w:rsidRPr="0070546B">
        <w:rPr>
          <w:rFonts w:ascii="Cambria" w:hAnsi="Cambria"/>
          <w:noProof/>
        </w:rPr>
        <w:t xml:space="preserve">, </w:t>
      </w:r>
      <w:r w:rsidRPr="0070546B">
        <w:rPr>
          <w:rFonts w:ascii="Cambria" w:hAnsi="Cambria"/>
          <w:i/>
          <w:iCs/>
          <w:noProof/>
        </w:rPr>
        <w:t>32</w:t>
      </w:r>
      <w:r w:rsidRPr="0070546B">
        <w:rPr>
          <w:rFonts w:ascii="Cambria" w:hAnsi="Cambria"/>
          <w:noProof/>
        </w:rPr>
        <w:t>(2), 61–69, doi:10.3997/1365-2397.2013034.</w:t>
      </w:r>
    </w:p>
    <w:p w14:paraId="0291CEBC"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Perol, T., M. Gharbi, and M. Denolle (2017), Convolutional Neural Network for Earthquake Detection and Location,</w:t>
      </w:r>
    </w:p>
    <w:p w14:paraId="2EB4A909"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Rouet-Leduc, B., C. Hulbert, N. Lubbers, K. Barros, C. Humphreys, and P. A. Johnson (2017), Machine Learning Predicts Laboratory Earthquakes, , 1–17.</w:t>
      </w:r>
    </w:p>
    <w:p w14:paraId="63C59496"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Ruano, A. E., G. Madureira, O. Barros, H. R. Khosravani, M. G. Ruano, and P. M. Ferreira (2014), Seismic detection using support vector machines, </w:t>
      </w:r>
      <w:r w:rsidRPr="0070546B">
        <w:rPr>
          <w:rFonts w:ascii="Cambria" w:hAnsi="Cambria"/>
          <w:i/>
          <w:iCs/>
          <w:noProof/>
        </w:rPr>
        <w:t>Neurocomputing</w:t>
      </w:r>
      <w:r w:rsidRPr="0070546B">
        <w:rPr>
          <w:rFonts w:ascii="Cambria" w:hAnsi="Cambria"/>
          <w:noProof/>
        </w:rPr>
        <w:t xml:space="preserve">, </w:t>
      </w:r>
      <w:r w:rsidRPr="0070546B">
        <w:rPr>
          <w:rFonts w:ascii="Cambria" w:hAnsi="Cambria"/>
          <w:i/>
          <w:iCs/>
          <w:noProof/>
        </w:rPr>
        <w:t>135</w:t>
      </w:r>
      <w:r w:rsidRPr="0070546B">
        <w:rPr>
          <w:rFonts w:ascii="Cambria" w:hAnsi="Cambria"/>
          <w:noProof/>
        </w:rPr>
        <w:t>(January), 273–283, doi:10.1016/j.neucom.2013.12.020.</w:t>
      </w:r>
    </w:p>
    <w:p w14:paraId="2DE238ED"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Sahlman, W. A. (2009), Dr. John’s Products, Ltd., </w:t>
      </w:r>
      <w:r w:rsidRPr="0070546B">
        <w:rPr>
          <w:rFonts w:ascii="Cambria" w:hAnsi="Cambria"/>
          <w:i/>
          <w:iCs/>
          <w:noProof/>
        </w:rPr>
        <w:t>Harv. Bus. Rev.</w:t>
      </w:r>
      <w:r w:rsidRPr="0070546B">
        <w:rPr>
          <w:rFonts w:ascii="Cambria" w:hAnsi="Cambria"/>
          <w:noProof/>
        </w:rPr>
        <w:t>, (January), 1–22.</w:t>
      </w:r>
    </w:p>
    <w:p w14:paraId="5AAEAE4B"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Shelly, D. R. (2017), A 15 year catalog of more than 1 million low-frequency earthquakes: Tracking tremor and slip along the deep San Andreas Fault, </w:t>
      </w:r>
      <w:r w:rsidRPr="0070546B">
        <w:rPr>
          <w:rFonts w:ascii="Cambria" w:hAnsi="Cambria"/>
          <w:i/>
          <w:iCs/>
          <w:noProof/>
        </w:rPr>
        <w:t>J. Geophys. Res. Solid Earth</w:t>
      </w:r>
      <w:r w:rsidRPr="0070546B">
        <w:rPr>
          <w:rFonts w:ascii="Cambria" w:hAnsi="Cambria"/>
          <w:noProof/>
        </w:rPr>
        <w:t>, (Figure 1), 1–15, doi:10.1002/2017JB014047.</w:t>
      </w:r>
    </w:p>
    <w:p w14:paraId="7A61570C"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Shirzaei, M., W. L. Ellsworth, K. F. Tiampo, P. J. Gonzalez, and M. Manga (2016), Surface uplift and time-dependent seismic hazard due to fluid injection in eastern Texas, </w:t>
      </w:r>
      <w:r w:rsidRPr="0070546B">
        <w:rPr>
          <w:rFonts w:ascii="Cambria" w:hAnsi="Cambria"/>
          <w:i/>
          <w:iCs/>
          <w:noProof/>
        </w:rPr>
        <w:t>Science (80-. ).</w:t>
      </w:r>
      <w:r w:rsidRPr="0070546B">
        <w:rPr>
          <w:rFonts w:ascii="Cambria" w:hAnsi="Cambria"/>
          <w:noProof/>
        </w:rPr>
        <w:t xml:space="preserve">, </w:t>
      </w:r>
      <w:r w:rsidRPr="0070546B">
        <w:rPr>
          <w:rFonts w:ascii="Cambria" w:hAnsi="Cambria"/>
          <w:i/>
          <w:iCs/>
          <w:noProof/>
        </w:rPr>
        <w:t>353</w:t>
      </w:r>
      <w:r w:rsidRPr="0070546B">
        <w:rPr>
          <w:rFonts w:ascii="Cambria" w:hAnsi="Cambria"/>
          <w:noProof/>
        </w:rPr>
        <w:t>(6306), 1416–1419, doi:10.1126/science.aag0262.</w:t>
      </w:r>
    </w:p>
    <w:p w14:paraId="03556578"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Simard, P. Y., D. Steinkraus, and J. C. Platt (2003), Best practices for convolutional neural networks applied to visual document analysis, </w:t>
      </w:r>
      <w:r w:rsidRPr="0070546B">
        <w:rPr>
          <w:rFonts w:ascii="Cambria" w:hAnsi="Cambria"/>
          <w:i/>
          <w:iCs/>
          <w:noProof/>
        </w:rPr>
        <w:t>Doc. Anal. Recognition, 2003. Proceedings. Seventh Int. Conf.</w:t>
      </w:r>
      <w:r w:rsidRPr="0070546B">
        <w:rPr>
          <w:rFonts w:ascii="Cambria" w:hAnsi="Cambria"/>
          <w:noProof/>
        </w:rPr>
        <w:t>, 958–963, doi:10.1109/ICDAR.2003.1227801.</w:t>
      </w:r>
    </w:p>
    <w:p w14:paraId="7E2254AD"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Taira, T., P. G. Silver, F. Niu, and R. M. Nadeau (2009), Remote triggering of fault-strength changes on the San Andreas fault at Parkfield, </w:t>
      </w:r>
      <w:r w:rsidRPr="0070546B">
        <w:rPr>
          <w:rFonts w:ascii="Cambria" w:hAnsi="Cambria"/>
          <w:i/>
          <w:iCs/>
          <w:noProof/>
        </w:rPr>
        <w:t>Nature</w:t>
      </w:r>
      <w:r w:rsidRPr="0070546B">
        <w:rPr>
          <w:rFonts w:ascii="Cambria" w:hAnsi="Cambria"/>
          <w:noProof/>
        </w:rPr>
        <w:t xml:space="preserve">, </w:t>
      </w:r>
      <w:r w:rsidRPr="0070546B">
        <w:rPr>
          <w:rFonts w:ascii="Cambria" w:hAnsi="Cambria"/>
          <w:i/>
          <w:iCs/>
          <w:noProof/>
        </w:rPr>
        <w:t>461</w:t>
      </w:r>
      <w:r w:rsidRPr="0070546B">
        <w:rPr>
          <w:rFonts w:ascii="Cambria" w:hAnsi="Cambria"/>
          <w:noProof/>
        </w:rPr>
        <w:t>(7264), 636–639, doi:10.1038/nature08395.</w:t>
      </w:r>
    </w:p>
    <w:p w14:paraId="061777E0"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De Wit, R. W. L., A. P. Valentine, and J. Trampert (2013), Bayesian inference of Earth’s radial seismic structure from body-wave traveltimes using neural networks, </w:t>
      </w:r>
      <w:r w:rsidRPr="0070546B">
        <w:rPr>
          <w:rFonts w:ascii="Cambria" w:hAnsi="Cambria"/>
          <w:i/>
          <w:iCs/>
          <w:noProof/>
        </w:rPr>
        <w:t>Geophys. J. Int.</w:t>
      </w:r>
      <w:r w:rsidRPr="0070546B">
        <w:rPr>
          <w:rFonts w:ascii="Cambria" w:hAnsi="Cambria"/>
          <w:noProof/>
        </w:rPr>
        <w:t xml:space="preserve">, </w:t>
      </w:r>
      <w:r w:rsidRPr="0070546B">
        <w:rPr>
          <w:rFonts w:ascii="Cambria" w:hAnsi="Cambria"/>
          <w:i/>
          <w:iCs/>
          <w:noProof/>
        </w:rPr>
        <w:t>195</w:t>
      </w:r>
      <w:r w:rsidRPr="0070546B">
        <w:rPr>
          <w:rFonts w:ascii="Cambria" w:hAnsi="Cambria"/>
          <w:noProof/>
        </w:rPr>
        <w:t>(1), 408–422, doi:10.1093/gji/ggt220.</w:t>
      </w:r>
    </w:p>
    <w:p w14:paraId="4D5E7CB4"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Yin, R.-C., Y.-M. Wu, and T.-Y. Hsu (2016), Application of the low-cost MEMS-type seismometer for structural health monitoring: A pre-study, in </w:t>
      </w:r>
      <w:r w:rsidRPr="0070546B">
        <w:rPr>
          <w:rFonts w:ascii="Cambria" w:hAnsi="Cambria"/>
          <w:i/>
          <w:iCs/>
          <w:noProof/>
        </w:rPr>
        <w:t>2016 IEEE International Instrumentation and Measurement Technology Conference Proceedings</w:t>
      </w:r>
      <w:r w:rsidRPr="0070546B">
        <w:rPr>
          <w:rFonts w:ascii="Cambria" w:hAnsi="Cambria"/>
          <w:noProof/>
        </w:rPr>
        <w:t>, pp. 1–5, IEEE.</w:t>
      </w:r>
    </w:p>
    <w:p w14:paraId="3CE2E54D"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Yoffie, D. B., and R. Kim (2009), E Ink in 2008, </w:t>
      </w:r>
      <w:r w:rsidRPr="0070546B">
        <w:rPr>
          <w:rFonts w:ascii="Cambria" w:hAnsi="Cambria"/>
          <w:i/>
          <w:iCs/>
          <w:noProof/>
        </w:rPr>
        <w:t>Harv. Bus. Rev.</w:t>
      </w:r>
      <w:r w:rsidRPr="0070546B">
        <w:rPr>
          <w:rFonts w:ascii="Cambria" w:hAnsi="Cambria"/>
          <w:noProof/>
        </w:rPr>
        <w:t>, (February), 1–5.</w:t>
      </w:r>
    </w:p>
    <w:p w14:paraId="678381A1" w14:textId="77777777" w:rsidR="0070546B" w:rsidRPr="0070546B" w:rsidRDefault="0070546B" w:rsidP="0070546B">
      <w:pPr>
        <w:widowControl w:val="0"/>
        <w:autoSpaceDE w:val="0"/>
        <w:autoSpaceDN w:val="0"/>
        <w:adjustRightInd w:val="0"/>
        <w:ind w:left="480" w:hanging="480"/>
        <w:rPr>
          <w:rFonts w:ascii="Cambria" w:hAnsi="Cambria"/>
          <w:noProof/>
        </w:rPr>
      </w:pPr>
      <w:r w:rsidRPr="0070546B">
        <w:rPr>
          <w:rFonts w:ascii="Cambria" w:hAnsi="Cambria"/>
          <w:noProof/>
        </w:rPr>
        <w:t xml:space="preserve">Zheng, L., R. G. Gordon, and C. Kreemer (2014), Absolute plate velocities from seismic anisotropy: Importance of correlated errors, </w:t>
      </w:r>
      <w:r w:rsidRPr="0070546B">
        <w:rPr>
          <w:rFonts w:ascii="Cambria" w:hAnsi="Cambria"/>
          <w:i/>
          <w:iCs/>
          <w:noProof/>
        </w:rPr>
        <w:t>J. Geophys. Res. Solid Earth</w:t>
      </w:r>
      <w:r w:rsidRPr="0070546B">
        <w:rPr>
          <w:rFonts w:ascii="Cambria" w:hAnsi="Cambria"/>
          <w:noProof/>
        </w:rPr>
        <w:t xml:space="preserve">, </w:t>
      </w:r>
      <w:r w:rsidRPr="0070546B">
        <w:rPr>
          <w:rFonts w:ascii="Cambria" w:hAnsi="Cambria"/>
          <w:i/>
          <w:iCs/>
          <w:noProof/>
        </w:rPr>
        <w:t>119</w:t>
      </w:r>
      <w:r w:rsidRPr="0070546B">
        <w:rPr>
          <w:rFonts w:ascii="Cambria" w:hAnsi="Cambria"/>
          <w:noProof/>
        </w:rPr>
        <w:t>(9), 7336–7352, doi:10.1002/2013JB010902.</w:t>
      </w:r>
    </w:p>
    <w:p w14:paraId="61EF4728" w14:textId="1B5089AA" w:rsidR="00E35418" w:rsidRDefault="00E35418" w:rsidP="0070546B">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265D41"/>
    <w:multiLevelType w:val="hybridMultilevel"/>
    <w:tmpl w:val="8744A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2"/>
  </w:num>
  <w:num w:numId="4">
    <w:abstractNumId w:val="3"/>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5737E"/>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7DC6"/>
    <w:rsid w:val="000D398D"/>
    <w:rsid w:val="000D3AEE"/>
    <w:rsid w:val="000D3DD9"/>
    <w:rsid w:val="000F45C5"/>
    <w:rsid w:val="00115224"/>
    <w:rsid w:val="001228C1"/>
    <w:rsid w:val="001249D8"/>
    <w:rsid w:val="001329B5"/>
    <w:rsid w:val="00134CCB"/>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D7D0A"/>
    <w:rsid w:val="001F794F"/>
    <w:rsid w:val="0020732F"/>
    <w:rsid w:val="002161BB"/>
    <w:rsid w:val="00221C6E"/>
    <w:rsid w:val="00224414"/>
    <w:rsid w:val="002300EB"/>
    <w:rsid w:val="002435A3"/>
    <w:rsid w:val="00261132"/>
    <w:rsid w:val="002629AD"/>
    <w:rsid w:val="0028094F"/>
    <w:rsid w:val="002B7759"/>
    <w:rsid w:val="002C26D3"/>
    <w:rsid w:val="002D0734"/>
    <w:rsid w:val="002D0F80"/>
    <w:rsid w:val="002E0129"/>
    <w:rsid w:val="002E187A"/>
    <w:rsid w:val="002E500A"/>
    <w:rsid w:val="002F3F31"/>
    <w:rsid w:val="002F4CF3"/>
    <w:rsid w:val="00310C45"/>
    <w:rsid w:val="003171E5"/>
    <w:rsid w:val="00317EB1"/>
    <w:rsid w:val="00322715"/>
    <w:rsid w:val="00324ED8"/>
    <w:rsid w:val="00324FCC"/>
    <w:rsid w:val="00341AD6"/>
    <w:rsid w:val="00350FD4"/>
    <w:rsid w:val="00360A2E"/>
    <w:rsid w:val="00377555"/>
    <w:rsid w:val="00381EC0"/>
    <w:rsid w:val="00381FB0"/>
    <w:rsid w:val="00385095"/>
    <w:rsid w:val="003907D1"/>
    <w:rsid w:val="003967E6"/>
    <w:rsid w:val="003B03E6"/>
    <w:rsid w:val="003B4B5F"/>
    <w:rsid w:val="003D0024"/>
    <w:rsid w:val="003D67D2"/>
    <w:rsid w:val="003E25ED"/>
    <w:rsid w:val="003F10A4"/>
    <w:rsid w:val="003F682B"/>
    <w:rsid w:val="0040066A"/>
    <w:rsid w:val="00410A65"/>
    <w:rsid w:val="00411E85"/>
    <w:rsid w:val="00430750"/>
    <w:rsid w:val="00433D61"/>
    <w:rsid w:val="00455F94"/>
    <w:rsid w:val="00461989"/>
    <w:rsid w:val="00463781"/>
    <w:rsid w:val="004827A9"/>
    <w:rsid w:val="00482E26"/>
    <w:rsid w:val="004901ED"/>
    <w:rsid w:val="00490607"/>
    <w:rsid w:val="004A19C5"/>
    <w:rsid w:val="004A1EE7"/>
    <w:rsid w:val="004B71E6"/>
    <w:rsid w:val="004C2914"/>
    <w:rsid w:val="004D35B8"/>
    <w:rsid w:val="004E7467"/>
    <w:rsid w:val="004F549A"/>
    <w:rsid w:val="004F63DB"/>
    <w:rsid w:val="00502AF3"/>
    <w:rsid w:val="0050345A"/>
    <w:rsid w:val="0050518E"/>
    <w:rsid w:val="00505574"/>
    <w:rsid w:val="00506A02"/>
    <w:rsid w:val="005145A5"/>
    <w:rsid w:val="00527CDB"/>
    <w:rsid w:val="0054763B"/>
    <w:rsid w:val="005560CE"/>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3A10"/>
    <w:rsid w:val="006608E9"/>
    <w:rsid w:val="006674CB"/>
    <w:rsid w:val="00667C5E"/>
    <w:rsid w:val="00697097"/>
    <w:rsid w:val="006A34F3"/>
    <w:rsid w:val="006A3C5F"/>
    <w:rsid w:val="006A458D"/>
    <w:rsid w:val="006B467C"/>
    <w:rsid w:val="006C0123"/>
    <w:rsid w:val="006D0B01"/>
    <w:rsid w:val="006D4323"/>
    <w:rsid w:val="006D6888"/>
    <w:rsid w:val="006E592C"/>
    <w:rsid w:val="006F1180"/>
    <w:rsid w:val="006F60B2"/>
    <w:rsid w:val="0070150D"/>
    <w:rsid w:val="0070546B"/>
    <w:rsid w:val="00705FD1"/>
    <w:rsid w:val="00715844"/>
    <w:rsid w:val="007214CF"/>
    <w:rsid w:val="00730A9D"/>
    <w:rsid w:val="00743289"/>
    <w:rsid w:val="00746C7B"/>
    <w:rsid w:val="007702D8"/>
    <w:rsid w:val="00773882"/>
    <w:rsid w:val="00780D09"/>
    <w:rsid w:val="00786D7D"/>
    <w:rsid w:val="007930B2"/>
    <w:rsid w:val="00796C7C"/>
    <w:rsid w:val="007A113F"/>
    <w:rsid w:val="007E27F4"/>
    <w:rsid w:val="007F0911"/>
    <w:rsid w:val="00803436"/>
    <w:rsid w:val="00805CF4"/>
    <w:rsid w:val="0083037E"/>
    <w:rsid w:val="008535E1"/>
    <w:rsid w:val="00887131"/>
    <w:rsid w:val="0088715D"/>
    <w:rsid w:val="00891061"/>
    <w:rsid w:val="00893AD2"/>
    <w:rsid w:val="00897643"/>
    <w:rsid w:val="008A7557"/>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42484"/>
    <w:rsid w:val="00A52C34"/>
    <w:rsid w:val="00A6579E"/>
    <w:rsid w:val="00A66DBE"/>
    <w:rsid w:val="00A803DD"/>
    <w:rsid w:val="00A86A75"/>
    <w:rsid w:val="00A943BB"/>
    <w:rsid w:val="00AA5951"/>
    <w:rsid w:val="00AA79FE"/>
    <w:rsid w:val="00AC7FFE"/>
    <w:rsid w:val="00AE229F"/>
    <w:rsid w:val="00AE2A7E"/>
    <w:rsid w:val="00AE7B6D"/>
    <w:rsid w:val="00AF7967"/>
    <w:rsid w:val="00B17270"/>
    <w:rsid w:val="00B40898"/>
    <w:rsid w:val="00B4270F"/>
    <w:rsid w:val="00B50701"/>
    <w:rsid w:val="00B67FB9"/>
    <w:rsid w:val="00B73F4F"/>
    <w:rsid w:val="00B75777"/>
    <w:rsid w:val="00B80625"/>
    <w:rsid w:val="00B91029"/>
    <w:rsid w:val="00B94C1D"/>
    <w:rsid w:val="00BA1FFA"/>
    <w:rsid w:val="00BC04BE"/>
    <w:rsid w:val="00BC5199"/>
    <w:rsid w:val="00BD2B74"/>
    <w:rsid w:val="00BE4A57"/>
    <w:rsid w:val="00BF6BE0"/>
    <w:rsid w:val="00C012E6"/>
    <w:rsid w:val="00C02AE2"/>
    <w:rsid w:val="00C0427C"/>
    <w:rsid w:val="00C062BE"/>
    <w:rsid w:val="00C17349"/>
    <w:rsid w:val="00C210EA"/>
    <w:rsid w:val="00C228FC"/>
    <w:rsid w:val="00C22E78"/>
    <w:rsid w:val="00C41EF3"/>
    <w:rsid w:val="00C500FE"/>
    <w:rsid w:val="00C532E0"/>
    <w:rsid w:val="00C5488F"/>
    <w:rsid w:val="00C63621"/>
    <w:rsid w:val="00C86C37"/>
    <w:rsid w:val="00C95F1F"/>
    <w:rsid w:val="00CA009D"/>
    <w:rsid w:val="00CA7BA7"/>
    <w:rsid w:val="00CC06EC"/>
    <w:rsid w:val="00CD33A8"/>
    <w:rsid w:val="00CE40BE"/>
    <w:rsid w:val="00CE51FA"/>
    <w:rsid w:val="00CE6911"/>
    <w:rsid w:val="00D02E7D"/>
    <w:rsid w:val="00D1500B"/>
    <w:rsid w:val="00D173E7"/>
    <w:rsid w:val="00D20A20"/>
    <w:rsid w:val="00D30069"/>
    <w:rsid w:val="00D457FE"/>
    <w:rsid w:val="00D5012C"/>
    <w:rsid w:val="00D52739"/>
    <w:rsid w:val="00D62EBA"/>
    <w:rsid w:val="00D63A9D"/>
    <w:rsid w:val="00D83FEC"/>
    <w:rsid w:val="00D84BAC"/>
    <w:rsid w:val="00D866BD"/>
    <w:rsid w:val="00D93356"/>
    <w:rsid w:val="00DA2817"/>
    <w:rsid w:val="00DA464D"/>
    <w:rsid w:val="00DC14FD"/>
    <w:rsid w:val="00DE63DF"/>
    <w:rsid w:val="00DE6770"/>
    <w:rsid w:val="00DE754E"/>
    <w:rsid w:val="00DF42EC"/>
    <w:rsid w:val="00DF614D"/>
    <w:rsid w:val="00E054ED"/>
    <w:rsid w:val="00E13508"/>
    <w:rsid w:val="00E205A5"/>
    <w:rsid w:val="00E35418"/>
    <w:rsid w:val="00E407F3"/>
    <w:rsid w:val="00E72B30"/>
    <w:rsid w:val="00E83881"/>
    <w:rsid w:val="00E872B0"/>
    <w:rsid w:val="00E9370F"/>
    <w:rsid w:val="00E93CF3"/>
    <w:rsid w:val="00E94863"/>
    <w:rsid w:val="00EA1D08"/>
    <w:rsid w:val="00EB796E"/>
    <w:rsid w:val="00EC2E25"/>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424567708">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 w:id="2026862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6</TotalTime>
  <Pages>16</Pages>
  <Words>20818</Words>
  <Characters>118666</Characters>
  <Application>Microsoft Macintosh Word</Application>
  <DocSecurity>0</DocSecurity>
  <Lines>988</Lines>
  <Paragraphs>278</Paragraphs>
  <ScaleCrop>false</ScaleCrop>
  <Company>UC Berkeley</Company>
  <LinksUpToDate>false</LinksUpToDate>
  <CharactersWithSpaces>139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25</cp:revision>
  <dcterms:created xsi:type="dcterms:W3CDTF">2017-01-02T19:00:00Z</dcterms:created>
  <dcterms:modified xsi:type="dcterms:W3CDTF">2017-09-15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